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4758051"/>
      <w:bookmarkStart w:id="1" w:name="_Hlk122090901"/>
      <w:bookmarkEnd w:id="0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9"/>
          <w:footerReference w:type="default" r:id="rId10"/>
          <w:footerReference w:type="first" r:id="rId11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93057611"/>
      <w:bookmarkStart w:id="3" w:name="_Toc125120960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2"/>
      <w:bookmarkEnd w:id="3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4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" w:name="_Toc93057612"/>
      <w:bookmarkStart w:id="6" w:name="_Toc125120961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5"/>
      <w:bookmarkEnd w:id="6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" w:name="_Toc93057613"/>
      <w:bookmarkStart w:id="8" w:name="_Toc125120962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4"/>
      <w:bookmarkEnd w:id="7"/>
      <w:bookmarkEnd w:id="8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" w:name="_Toc91426358"/>
      <w:bookmarkStart w:id="10" w:name="_Toc93057614"/>
      <w:bookmarkStart w:id="11" w:name="_Toc125120963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9"/>
      <w:bookmarkEnd w:id="10"/>
      <w:bookmarkEnd w:id="11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2" w:name="_Toc91426359"/>
      <w:bookmarkStart w:id="13" w:name="_Toc93057615"/>
      <w:bookmarkStart w:id="14" w:name="_Toc125120964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2"/>
      <w:bookmarkEnd w:id="13"/>
      <w:bookmarkEnd w:id="14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5" w:name="_Toc91426360"/>
      <w:bookmarkStart w:id="16" w:name="_Toc93057616"/>
      <w:bookmarkStart w:id="17" w:name="_Toc125120965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5"/>
      <w:bookmarkEnd w:id="16"/>
      <w:bookmarkEnd w:id="17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8" w:name="_Toc91426361"/>
      <w:bookmarkStart w:id="19" w:name="_Toc93057617"/>
      <w:bookmarkStart w:id="20" w:name="_Toc125120966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8"/>
      <w:bookmarkEnd w:id="19"/>
      <w:bookmarkEnd w:id="2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2F36CF4B" w14:textId="011F2F0B" w:rsidR="009901B6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120960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0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4BB33FB" w14:textId="2358345F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CC605D0" w14:textId="2DD26C1A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2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2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53D9F067" w14:textId="14CD8007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3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3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AE8725C" w14:textId="1C9DDDB3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4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4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v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278368B" w14:textId="46199C90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5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5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08D16DE8" w14:textId="5B990B7D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6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6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572170D" w14:textId="188D5D01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7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7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i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4EB2948" w14:textId="34F4D705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8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8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x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C9BAE03" w14:textId="2A1B41CA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9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9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x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B6F706B" w14:textId="70E906A4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70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70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x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D38B614" w14:textId="653F29C2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7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1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7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3ADE4D2" w14:textId="29AA6102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2" w:history="1">
            <w:r w:rsidR="009901B6" w:rsidRPr="004B585F">
              <w:rPr>
                <w:rStyle w:val="Hyperlink"/>
              </w:rPr>
              <w:t>1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Latar Belakan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</w:t>
            </w:r>
            <w:r w:rsidR="009901B6">
              <w:rPr>
                <w:webHidden/>
              </w:rPr>
              <w:fldChar w:fldCharType="end"/>
            </w:r>
          </w:hyperlink>
        </w:p>
        <w:p w14:paraId="71303809" w14:textId="22394A51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3" w:history="1">
            <w:r w:rsidR="009901B6" w:rsidRPr="004B585F">
              <w:rPr>
                <w:rStyle w:val="Hyperlink"/>
              </w:rPr>
              <w:t>1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Tuju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2</w:t>
            </w:r>
            <w:r w:rsidR="009901B6">
              <w:rPr>
                <w:webHidden/>
              </w:rPr>
              <w:fldChar w:fldCharType="end"/>
            </w:r>
          </w:hyperlink>
        </w:p>
        <w:p w14:paraId="61E292E6" w14:textId="0F49A243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7" w:history="1">
            <w:r w:rsidR="009901B6" w:rsidRPr="004B585F">
              <w:rPr>
                <w:rStyle w:val="Hyperlink"/>
              </w:rPr>
              <w:t>1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Manfaat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2</w:t>
            </w:r>
            <w:r w:rsidR="009901B6">
              <w:rPr>
                <w:webHidden/>
              </w:rPr>
              <w:fldChar w:fldCharType="end"/>
            </w:r>
          </w:hyperlink>
        </w:p>
        <w:p w14:paraId="4C2A7578" w14:textId="3EBA68E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8" w:history="1">
            <w:r w:rsidR="009901B6" w:rsidRPr="004B585F">
              <w:rPr>
                <w:rStyle w:val="Hyperlink"/>
              </w:rPr>
              <w:t>1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Waktu Dan Tempat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13E9565C" w14:textId="79543501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9" w:history="1">
            <w:r w:rsidR="009901B6" w:rsidRPr="004B585F">
              <w:rPr>
                <w:rStyle w:val="Hyperlink"/>
              </w:rPr>
              <w:t>1.4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Waktu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9A2D21F" w14:textId="704DA701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0" w:history="1">
            <w:r w:rsidR="009901B6" w:rsidRPr="004B585F">
              <w:rPr>
                <w:rStyle w:val="Hyperlink"/>
              </w:rPr>
              <w:t>1.4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Tempat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663F322" w14:textId="55D61E5E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1" w:history="1">
            <w:r w:rsidR="009901B6" w:rsidRPr="004B585F">
              <w:rPr>
                <w:rStyle w:val="Hyperlink"/>
              </w:rPr>
              <w:t>1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Jadwal Kegiatan Serta Alokasi Waktu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1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3735390" w14:textId="2BE8C6D1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82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2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82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7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A59B107" w14:textId="2631611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3" w:history="1">
            <w:r w:rsidR="009901B6" w:rsidRPr="004B585F">
              <w:rPr>
                <w:rStyle w:val="Hyperlink"/>
              </w:rPr>
              <w:t>2.1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ejarah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4DE91ACE" w14:textId="4C4094F8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0" w:history="1">
            <w:r w:rsidR="009901B6" w:rsidRPr="004B585F">
              <w:rPr>
                <w:rStyle w:val="Hyperlink"/>
              </w:rPr>
              <w:t>2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egiatan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02B632B2" w14:textId="2FFBAA3B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2" w:history="1">
            <w:r w:rsidR="009901B6" w:rsidRPr="004B585F">
              <w:rPr>
                <w:rStyle w:val="Hyperlink"/>
              </w:rPr>
              <w:t>2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truktur Organisasi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22C392AF" w14:textId="5FF10E4D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3" w:history="1">
            <w:r w:rsidR="009901B6" w:rsidRPr="004B585F">
              <w:rPr>
                <w:rStyle w:val="Hyperlink"/>
              </w:rPr>
              <w:t>2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Visi dan Misi Tempat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8</w:t>
            </w:r>
            <w:r w:rsidR="009901B6">
              <w:rPr>
                <w:webHidden/>
              </w:rPr>
              <w:fldChar w:fldCharType="end"/>
            </w:r>
          </w:hyperlink>
        </w:p>
        <w:p w14:paraId="43DF0A02" w14:textId="68356D60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8" w:history="1">
            <w:r w:rsidR="009901B6" w:rsidRPr="004B585F">
              <w:rPr>
                <w:rStyle w:val="Hyperlink"/>
              </w:rPr>
              <w:t>h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istem Kerja Tempat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9</w:t>
            </w:r>
            <w:r w:rsidR="009901B6">
              <w:rPr>
                <w:webHidden/>
              </w:rPr>
              <w:fldChar w:fldCharType="end"/>
            </w:r>
          </w:hyperlink>
        </w:p>
        <w:p w14:paraId="5E8FD5AD" w14:textId="0EABB477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99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3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99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0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4F053DB7" w14:textId="4A1DD267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6" w:history="1">
            <w:r w:rsidR="009901B6" w:rsidRPr="004B585F">
              <w:rPr>
                <w:rStyle w:val="Hyperlink"/>
              </w:rPr>
              <w:t>3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Bidang Kerj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171D7697" w14:textId="67892CC0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7" w:history="1">
            <w:r w:rsidR="009901B6" w:rsidRPr="004B585F">
              <w:rPr>
                <w:rStyle w:val="Hyperlink"/>
              </w:rPr>
              <w:t>3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Projek Yang Dikerjak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605B41EA" w14:textId="5271B726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8" w:history="1">
            <w:r w:rsidR="009901B6" w:rsidRPr="004B585F">
              <w:rPr>
                <w:rStyle w:val="Hyperlink"/>
              </w:rPr>
              <w:t>3.2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KUMIS APP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27FC9DA7" w14:textId="59A6BCE8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9" w:history="1">
            <w:r w:rsidR="009901B6" w:rsidRPr="004B585F">
              <w:rPr>
                <w:rStyle w:val="Hyperlink"/>
              </w:rPr>
              <w:t>3.2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PANDU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1</w:t>
            </w:r>
            <w:r w:rsidR="009901B6">
              <w:rPr>
                <w:webHidden/>
              </w:rPr>
              <w:fldChar w:fldCharType="end"/>
            </w:r>
          </w:hyperlink>
        </w:p>
        <w:p w14:paraId="2138DBDF" w14:textId="43B6FC8D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0" w:history="1">
            <w:r w:rsidR="009901B6" w:rsidRPr="004B585F">
              <w:rPr>
                <w:rStyle w:val="Hyperlink"/>
              </w:rPr>
              <w:t>3.2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LO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1</w:t>
            </w:r>
            <w:r w:rsidR="009901B6">
              <w:rPr>
                <w:webHidden/>
              </w:rPr>
              <w:fldChar w:fldCharType="end"/>
            </w:r>
          </w:hyperlink>
        </w:p>
        <w:p w14:paraId="1D57C970" w14:textId="1D45DDF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1" w:history="1">
            <w:r w:rsidR="009901B6" w:rsidRPr="004B585F">
              <w:rPr>
                <w:rStyle w:val="Hyperlink"/>
              </w:rPr>
              <w:t>3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Tools</w:t>
            </w:r>
            <w:r w:rsidR="009901B6" w:rsidRPr="004B585F">
              <w:rPr>
                <w:rStyle w:val="Hyperlink"/>
              </w:rPr>
              <w:t xml:space="preserve"> Pendukun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1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4BD795D8" w14:textId="571FB646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2" w:history="1">
            <w:r w:rsidR="009901B6" w:rsidRPr="004B585F">
              <w:rPr>
                <w:rStyle w:val="Hyperlink"/>
              </w:rPr>
              <w:t>3.3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ChatGPT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289C563D" w14:textId="4A04AF54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3" w:history="1">
            <w:r w:rsidR="009901B6" w:rsidRPr="004B585F">
              <w:rPr>
                <w:rStyle w:val="Hyperlink"/>
              </w:rPr>
              <w:t>3.3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Dbeaver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10A522AD" w14:textId="2A60A0AE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4" w:history="1">
            <w:r w:rsidR="009901B6" w:rsidRPr="004B585F">
              <w:rPr>
                <w:rStyle w:val="Hyperlink"/>
              </w:rPr>
              <w:t>3.3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GitLab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4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3</w:t>
            </w:r>
            <w:r w:rsidR="009901B6">
              <w:rPr>
                <w:webHidden/>
              </w:rPr>
              <w:fldChar w:fldCharType="end"/>
            </w:r>
          </w:hyperlink>
        </w:p>
        <w:p w14:paraId="2A300963" w14:textId="19C75BD3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5" w:history="1">
            <w:r w:rsidR="009901B6" w:rsidRPr="004B585F">
              <w:rPr>
                <w:rStyle w:val="Hyperlink"/>
              </w:rPr>
              <w:t>3.3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Larago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5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4</w:t>
            </w:r>
            <w:r w:rsidR="009901B6">
              <w:rPr>
                <w:webHidden/>
              </w:rPr>
              <w:fldChar w:fldCharType="end"/>
            </w:r>
          </w:hyperlink>
        </w:p>
        <w:p w14:paraId="0FE4D9D5" w14:textId="74AA397F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6" w:history="1">
            <w:r w:rsidR="009901B6" w:rsidRPr="004B585F">
              <w:rPr>
                <w:rStyle w:val="Hyperlink"/>
              </w:rPr>
              <w:t>3.3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Postm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4</w:t>
            </w:r>
            <w:r w:rsidR="009901B6">
              <w:rPr>
                <w:webHidden/>
              </w:rPr>
              <w:fldChar w:fldCharType="end"/>
            </w:r>
          </w:hyperlink>
        </w:p>
        <w:p w14:paraId="59858310" w14:textId="7AC41B85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7" w:history="1">
            <w:r w:rsidR="009901B6" w:rsidRPr="004B585F">
              <w:rPr>
                <w:rStyle w:val="Hyperlink"/>
              </w:rPr>
              <w:t>3.3.6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Telegram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5</w:t>
            </w:r>
            <w:r w:rsidR="009901B6">
              <w:rPr>
                <w:webHidden/>
              </w:rPr>
              <w:fldChar w:fldCharType="end"/>
            </w:r>
          </w:hyperlink>
        </w:p>
        <w:p w14:paraId="7201EFF9" w14:textId="0E70827B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8" w:history="1">
            <w:r w:rsidR="009901B6" w:rsidRPr="004B585F">
              <w:rPr>
                <w:rStyle w:val="Hyperlink"/>
              </w:rPr>
              <w:t>3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Uraian Kerja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5</w:t>
            </w:r>
            <w:r w:rsidR="009901B6">
              <w:rPr>
                <w:webHidden/>
              </w:rPr>
              <w:fldChar w:fldCharType="end"/>
            </w:r>
          </w:hyperlink>
        </w:p>
        <w:p w14:paraId="4F602AA1" w14:textId="5633559A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9" w:history="1">
            <w:r w:rsidR="009901B6" w:rsidRPr="004B585F">
              <w:rPr>
                <w:rStyle w:val="Hyperlink"/>
              </w:rPr>
              <w:t>3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Hasil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8</w:t>
            </w:r>
            <w:r w:rsidR="009901B6">
              <w:rPr>
                <w:webHidden/>
              </w:rPr>
              <w:fldChar w:fldCharType="end"/>
            </w:r>
          </w:hyperlink>
        </w:p>
        <w:p w14:paraId="3750300A" w14:textId="7F8F982F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20" w:history="1">
            <w:r w:rsidR="009901B6" w:rsidRPr="004B585F">
              <w:rPr>
                <w:rStyle w:val="Hyperlink"/>
              </w:rPr>
              <w:t>3.5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UMIS APP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2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8</w:t>
            </w:r>
            <w:r w:rsidR="009901B6">
              <w:rPr>
                <w:webHidden/>
              </w:rPr>
              <w:fldChar w:fldCharType="end"/>
            </w:r>
          </w:hyperlink>
        </w:p>
        <w:p w14:paraId="1A4FC966" w14:textId="2A96EA12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2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2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9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01EE18C3" w14:textId="0465102E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26" w:history="1">
            <w:r w:rsidR="009901B6" w:rsidRPr="004B585F">
              <w:rPr>
                <w:rStyle w:val="Hyperlink"/>
              </w:rPr>
              <w:t>4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esimpul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2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9</w:t>
            </w:r>
            <w:r w:rsidR="009901B6">
              <w:rPr>
                <w:webHidden/>
              </w:rPr>
              <w:fldChar w:fldCharType="end"/>
            </w:r>
          </w:hyperlink>
        </w:p>
        <w:p w14:paraId="2638A7FD" w14:textId="59F8B929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32" w:history="1">
            <w:r w:rsidR="009901B6" w:rsidRPr="004B585F">
              <w:rPr>
                <w:rStyle w:val="Hyperlink"/>
              </w:rPr>
              <w:t>4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ar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3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9</w:t>
            </w:r>
            <w:r w:rsidR="009901B6">
              <w:rPr>
                <w:webHidden/>
              </w:rPr>
              <w:fldChar w:fldCharType="end"/>
            </w:r>
          </w:hyperlink>
        </w:p>
        <w:p w14:paraId="669162C3" w14:textId="2BE0DB7F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33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33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20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286B91D" w14:textId="23A8D22D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34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34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21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495FBB78" w14:textId="35788B6A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1" w:name="_Toc91426362" w:displacedByCustomXml="prev"/>
    <w:p w14:paraId="7A47D145" w14:textId="77777777" w:rsidR="00D55BEC" w:rsidRDefault="00A20C2C" w:rsidP="00DB2822">
      <w:pPr>
        <w:pStyle w:val="Heading1"/>
        <w:spacing w:line="720" w:lineRule="auto"/>
        <w:jc w:val="center"/>
        <w:rPr>
          <w:noProof/>
        </w:rPr>
      </w:pPr>
      <w:bookmarkStart w:id="22" w:name="_Toc93057618"/>
      <w:bookmarkStart w:id="23" w:name="_Toc125120967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1"/>
      <w:bookmarkEnd w:id="22"/>
      <w:bookmarkEnd w:id="23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0344252" w14:textId="0C750BAC" w:rsidR="00D55BEC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  <w:lang w:val="en-ID" w:eastAsia="en-ID"/>
        </w:rPr>
      </w:pPr>
      <w:hyperlink w:anchor="_Toc124175203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1 Logo PT ODISYS INDONESIA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3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5</w:t>
        </w:r>
        <w:r w:rsidR="00D55BEC">
          <w:rPr>
            <w:noProof/>
            <w:webHidden/>
          </w:rPr>
          <w:fldChar w:fldCharType="end"/>
        </w:r>
      </w:hyperlink>
    </w:p>
    <w:p w14:paraId="2CF8E08A" w14:textId="71106C7B" w:rsidR="00924A5C" w:rsidRPr="00924A5C" w:rsidRDefault="00000000" w:rsidP="00924A5C">
      <w:pPr>
        <w:pStyle w:val="TableofFigures"/>
        <w:tabs>
          <w:tab w:val="right" w:leader="dot" w:pos="7928"/>
        </w:tabs>
        <w:rPr>
          <w:noProof/>
        </w:rPr>
      </w:pPr>
      <w:hyperlink w:anchor="_Toc124175204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2 Struktur Organisasi PT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4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6</w:t>
        </w:r>
        <w:r w:rsidR="00D55BEC">
          <w:rPr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4" w:name="_Toc91426363"/>
      <w:bookmarkStart w:id="25" w:name="_Toc93057619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6" w:name="_Toc125120968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4"/>
      <w:bookmarkEnd w:id="25"/>
      <w:bookmarkEnd w:id="26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7" w:name="_Toc91426364"/>
      <w:bookmarkStart w:id="28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9" w:name="_Toc12512096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7"/>
      <w:bookmarkEnd w:id="28"/>
      <w:bookmarkEnd w:id="29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30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2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1" w:name="_Toc93057621"/>
      <w:bookmarkStart w:id="32" w:name="_Toc125120970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  <w:bookmarkEnd w:id="32"/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3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4" w:name="_Toc125120971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5" w:name="_Toc91426366"/>
      <w:bookmarkEnd w:id="30"/>
      <w:bookmarkEnd w:id="33"/>
      <w:bookmarkEnd w:id="34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6" w:name="_Toc92963736"/>
      <w:bookmarkStart w:id="37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5"/>
      <w:bookmarkEnd w:id="36"/>
      <w:bookmarkEnd w:id="37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8" w:name="_Toc91426367"/>
      <w:bookmarkStart w:id="39" w:name="_Toc93057623"/>
      <w:bookmarkStart w:id="40" w:name="_Toc12512097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8"/>
      <w:bookmarkEnd w:id="39"/>
      <w:bookmarkEnd w:id="40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FFC27E6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16678EE3" w:rsidR="00E70C9C" w:rsidRPr="00590A7C" w:rsidRDefault="00F36086" w:rsidP="00590A7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="00590A7C">
        <w:rPr>
          <w:rFonts w:ascii="Times New Roman" w:hAnsi="Times New Roman" w:cs="Times New Roman"/>
          <w:sz w:val="24"/>
          <w:szCs w:val="24"/>
        </w:rPr>
        <w:t xml:space="preserve">KUMIS APP”.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tu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r w:rsidR="00590A7C">
        <w:rPr>
          <w:rFonts w:ascii="Times New Roman" w:hAnsi="Times New Roman" w:cs="Times New Roman"/>
          <w:i/>
          <w:iCs/>
          <w:sz w:val="24"/>
          <w:szCs w:val="24"/>
        </w:rPr>
        <w:t>Tracking Pallet</w:t>
      </w:r>
      <w:r w:rsidR="00590A7C">
        <w:t xml:space="preserve">. </w:t>
      </w:r>
      <w:r w:rsidR="00590A7C">
        <w:rPr>
          <w:rFonts w:ascii="Times New Roman" w:hAnsi="Times New Roman" w:cs="Times New Roman"/>
          <w:sz w:val="24"/>
          <w:szCs w:val="24"/>
        </w:rPr>
        <w:t>Fitur-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KUMIS APP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Active </w:t>
      </w:r>
      <w:proofErr w:type="spellStart"/>
      <w:proofErr w:type="gramStart"/>
      <w:r w:rsidR="00590A7C">
        <w:rPr>
          <w:rFonts w:ascii="Times New Roman" w:hAnsi="Times New Roman" w:cs="Times New Roman"/>
          <w:sz w:val="24"/>
          <w:szCs w:val="24"/>
        </w:rPr>
        <w:t>Driver,Master</w:t>
      </w:r>
      <w:proofErr w:type="spellEnd"/>
      <w:proofErr w:type="gramEnd"/>
      <w:r w:rsidR="00590A7C">
        <w:rPr>
          <w:rFonts w:ascii="Times New Roman" w:hAnsi="Times New Roman" w:cs="Times New Roman"/>
          <w:sz w:val="24"/>
          <w:szCs w:val="24"/>
        </w:rPr>
        <w:t xml:space="preserve"> Data, Report, Tracking,</w:t>
      </w:r>
      <w:r w:rsidR="00590A7C" w:rsidRP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, dan Kelola User.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Laravel 9x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Create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Read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Update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Delete</w:t>
      </w:r>
      <w:r w:rsidR="00590A7C">
        <w:rPr>
          <w:rFonts w:ascii="Times New Roman" w:hAnsi="Times New Roman" w:cs="Times New Roman"/>
          <w:sz w:val="24"/>
          <w:szCs w:val="24"/>
        </w:rPr>
        <w:t xml:space="preserve"> (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CRUD</w:t>
      </w:r>
      <w:r w:rsidR="00590A7C">
        <w:rPr>
          <w:rFonts w:ascii="Times New Roman" w:hAnsi="Times New Roman" w:cs="Times New Roman"/>
          <w:sz w:val="24"/>
          <w:szCs w:val="24"/>
        </w:rPr>
        <w:t>).</w:t>
      </w:r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" w:name="_Toc91426368"/>
      <w:bookmarkStart w:id="42" w:name="_Toc93057624"/>
      <w:bookmarkStart w:id="43" w:name="_Toc125120973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1"/>
      <w:bookmarkEnd w:id="42"/>
      <w:bookmarkEnd w:id="43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4" w:name="_Toc91947636"/>
      <w:bookmarkStart w:id="45" w:name="_Toc92103380"/>
      <w:bookmarkStart w:id="46" w:name="_Toc92138789"/>
      <w:bookmarkStart w:id="47" w:name="_Toc92740141"/>
      <w:bookmarkStart w:id="48" w:name="_Toc92740227"/>
      <w:bookmarkStart w:id="49" w:name="_Toc92740314"/>
      <w:bookmarkStart w:id="50" w:name="_Toc92740401"/>
      <w:bookmarkStart w:id="51" w:name="_Toc92776543"/>
      <w:bookmarkStart w:id="52" w:name="_Toc92874301"/>
      <w:bookmarkStart w:id="53" w:name="_Toc92874652"/>
      <w:bookmarkStart w:id="54" w:name="_Toc91426369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58E920" w14:textId="5D439F02" w:rsidR="00A73ACC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hliannya</w:t>
      </w:r>
      <w:proofErr w:type="spellEnd"/>
    </w:p>
    <w:p w14:paraId="0772FDC5" w14:textId="7248CFA6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14:paraId="6E530711" w14:textId="415E2DC4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</w:p>
    <w:p w14:paraId="550E7F02" w14:textId="0AD5FD4B" w:rsidR="00A76693" w:rsidRPr="001C560A" w:rsidRDefault="001C560A" w:rsidP="00FA67D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56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vendor) yang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lient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5" w:name="_Toc92921120"/>
      <w:bookmarkStart w:id="56" w:name="_Toc92921219"/>
      <w:bookmarkStart w:id="57" w:name="_Toc92958268"/>
      <w:bookmarkStart w:id="58" w:name="_Toc92963739"/>
      <w:bookmarkStart w:id="59" w:name="_Toc92965085"/>
      <w:bookmarkStart w:id="60" w:name="_Toc92966214"/>
      <w:bookmarkStart w:id="61" w:name="_Toc92999815"/>
      <w:bookmarkStart w:id="62" w:name="_Toc93003730"/>
      <w:bookmarkStart w:id="63" w:name="_Toc93004058"/>
      <w:bookmarkStart w:id="64" w:name="_Toc93046851"/>
      <w:bookmarkStart w:id="65" w:name="_Toc93046945"/>
      <w:bookmarkStart w:id="66" w:name="_Toc93057625"/>
      <w:bookmarkStart w:id="67" w:name="_Toc117378148"/>
      <w:bookmarkStart w:id="68" w:name="_Toc124150821"/>
      <w:bookmarkStart w:id="69" w:name="_Toc124168057"/>
      <w:bookmarkStart w:id="70" w:name="_Toc124173590"/>
      <w:bookmarkStart w:id="71" w:name="_Toc124175150"/>
      <w:bookmarkStart w:id="72" w:name="_Toc124410773"/>
      <w:bookmarkStart w:id="73" w:name="_Toc124762382"/>
      <w:bookmarkStart w:id="74" w:name="_Toc124762548"/>
      <w:bookmarkStart w:id="75" w:name="_Toc12512097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6" w:name="_Toc92874302"/>
      <w:bookmarkStart w:id="77" w:name="_Toc92874653"/>
      <w:bookmarkStart w:id="78" w:name="_Toc92921121"/>
      <w:bookmarkStart w:id="79" w:name="_Toc92921220"/>
      <w:bookmarkStart w:id="80" w:name="_Toc92958269"/>
      <w:bookmarkStart w:id="81" w:name="_Toc92963740"/>
      <w:bookmarkStart w:id="82" w:name="_Toc92965086"/>
      <w:bookmarkStart w:id="83" w:name="_Toc92966215"/>
      <w:bookmarkStart w:id="84" w:name="_Toc92999816"/>
      <w:bookmarkStart w:id="85" w:name="_Toc93003731"/>
      <w:bookmarkStart w:id="86" w:name="_Toc93004059"/>
      <w:bookmarkStart w:id="87" w:name="_Toc93046852"/>
      <w:bookmarkStart w:id="88" w:name="_Toc93046946"/>
      <w:bookmarkStart w:id="89" w:name="_Toc93057626"/>
      <w:bookmarkStart w:id="90" w:name="_Toc117378149"/>
      <w:bookmarkStart w:id="91" w:name="_Toc124150822"/>
      <w:bookmarkStart w:id="92" w:name="_Toc124168058"/>
      <w:bookmarkStart w:id="93" w:name="_Toc124173591"/>
      <w:bookmarkStart w:id="94" w:name="_Toc124175151"/>
      <w:bookmarkStart w:id="95" w:name="_Toc124410774"/>
      <w:bookmarkStart w:id="96" w:name="_Toc124762383"/>
      <w:bookmarkStart w:id="97" w:name="_Toc124762549"/>
      <w:bookmarkStart w:id="98" w:name="_Toc1251209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99" w:name="_Toc92874303"/>
      <w:bookmarkStart w:id="100" w:name="_Toc92874654"/>
      <w:bookmarkStart w:id="101" w:name="_Toc92921122"/>
      <w:bookmarkStart w:id="102" w:name="_Toc92921221"/>
      <w:bookmarkStart w:id="103" w:name="_Toc92958270"/>
      <w:bookmarkStart w:id="104" w:name="_Toc92963741"/>
      <w:bookmarkStart w:id="105" w:name="_Toc92965087"/>
      <w:bookmarkStart w:id="106" w:name="_Toc92966216"/>
      <w:bookmarkStart w:id="107" w:name="_Toc92999817"/>
      <w:bookmarkStart w:id="108" w:name="_Toc93003732"/>
      <w:bookmarkStart w:id="109" w:name="_Toc93004060"/>
      <w:bookmarkStart w:id="110" w:name="_Toc93046853"/>
      <w:bookmarkStart w:id="111" w:name="_Toc93046947"/>
      <w:bookmarkStart w:id="112" w:name="_Toc93057627"/>
      <w:bookmarkStart w:id="113" w:name="_Toc117378150"/>
      <w:bookmarkStart w:id="114" w:name="_Toc124150823"/>
      <w:bookmarkStart w:id="115" w:name="_Toc124168059"/>
      <w:bookmarkStart w:id="116" w:name="_Toc124173592"/>
      <w:bookmarkStart w:id="117" w:name="_Toc124175152"/>
      <w:bookmarkStart w:id="118" w:name="_Toc124410775"/>
      <w:bookmarkStart w:id="119" w:name="_Toc124762384"/>
      <w:bookmarkStart w:id="120" w:name="_Toc124762550"/>
      <w:bookmarkStart w:id="121" w:name="_Toc125120976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2" w:name="_Toc93057628"/>
      <w:bookmarkStart w:id="123" w:name="_Toc12512097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4"/>
      <w:bookmarkEnd w:id="122"/>
      <w:bookmarkEnd w:id="123"/>
      <w:proofErr w:type="spellEnd"/>
    </w:p>
    <w:p w14:paraId="2115090E" w14:textId="3E48AB13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(PKL) yang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C560A">
        <w:rPr>
          <w:rFonts w:ascii="Times New Roman" w:hAnsi="Times New Roman" w:cs="Times New Roman"/>
          <w:sz w:val="24"/>
          <w:szCs w:val="24"/>
        </w:rPr>
        <w:t>dila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6BF7CA70" w:rsidR="00AE59A7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6568F199" w14:textId="2F65B85E" w:rsidR="007C12AD" w:rsidRDefault="001C560A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2773283" w14:textId="287DFA4D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</w:p>
    <w:p w14:paraId="1C1E17B6" w14:textId="6C5EB660" w:rsidR="001C560A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r w:rsidR="00014A70"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1F907AC6" w14:textId="088784FA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1A1747B" w14:textId="52052749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6DC3562" w14:textId="045BCB6C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32DF7F5E" w14:textId="15607969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</w:p>
    <w:p w14:paraId="311E8058" w14:textId="50979306" w:rsid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1F489699" w14:textId="61F02E23" w:rsidR="007C12AD" w:rsidRP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B878A98" w14:textId="4F242FAC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</w:t>
      </w:r>
    </w:p>
    <w:p w14:paraId="7CCAA9F5" w14:textId="16726886" w:rsidR="00014A70" w:rsidRPr="00014A70" w:rsidRDefault="007C12AD" w:rsidP="00014A70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6333F96F" w14:textId="191F7E8F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4A70">
        <w:rPr>
          <w:rFonts w:ascii="Times New Roman" w:hAnsi="Times New Roman" w:cs="Times New Roman"/>
          <w:sz w:val="24"/>
          <w:szCs w:val="24"/>
        </w:rPr>
        <w:lastRenderedPageBreak/>
        <w:t xml:space="preserve">Telah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ahasiswany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6846E866" w14:textId="4A13FB5E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4A7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4" w:name="_Toc91426370"/>
      <w:bookmarkStart w:id="125" w:name="_Toc93057629"/>
      <w:bookmarkStart w:id="126" w:name="_Toc125120978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124"/>
      <w:bookmarkEnd w:id="125"/>
      <w:bookmarkEnd w:id="126"/>
      <w:proofErr w:type="spellEnd"/>
    </w:p>
    <w:p w14:paraId="049C2E09" w14:textId="7F9AB104" w:rsidR="00163633" w:rsidRPr="000A0BCE" w:rsidRDefault="00AA11CC" w:rsidP="00014A7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7" w:name="_Toc91426371"/>
      <w:bookmarkStart w:id="128" w:name="_Toc93057630"/>
      <w:bookmarkStart w:id="129" w:name="_Toc125120979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27"/>
      <w:bookmarkEnd w:id="128"/>
      <w:bookmarkEnd w:id="129"/>
    </w:p>
    <w:p w14:paraId="0DBB65B3" w14:textId="459A27D2" w:rsidR="00AA11CC" w:rsidRPr="000A0BCE" w:rsidRDefault="00AA11CC" w:rsidP="00DA4370">
      <w:pPr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30" w:name="_Toc91426372"/>
      <w:bookmarkStart w:id="131" w:name="_Toc93057631"/>
      <w:bookmarkStart w:id="132" w:name="_Toc125120980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30"/>
      <w:bookmarkEnd w:id="131"/>
      <w:bookmarkEnd w:id="132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22B45673" w14:textId="597D10B6" w:rsidR="0026641E" w:rsidRDefault="00295603" w:rsidP="0026641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3" w:name="_Toc91426373"/>
      <w:bookmarkStart w:id="134" w:name="_Toc93057632"/>
      <w:bookmarkStart w:id="135" w:name="_Toc12512098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Start w:id="136" w:name="_Toc91426374"/>
      <w:bookmarkStart w:id="137" w:name="_Toc93057633"/>
      <w:bookmarkEnd w:id="133"/>
      <w:bookmarkEnd w:id="134"/>
      <w:bookmarkEnd w:id="135"/>
    </w:p>
    <w:tbl>
      <w:tblPr>
        <w:tblW w:w="8195" w:type="dxa"/>
        <w:tblLook w:val="04A0" w:firstRow="1" w:lastRow="0" w:firstColumn="1" w:lastColumn="0" w:noHBand="0" w:noVBand="1"/>
      </w:tblPr>
      <w:tblGrid>
        <w:gridCol w:w="510"/>
        <w:gridCol w:w="2283"/>
        <w:gridCol w:w="403"/>
        <w:gridCol w:w="406"/>
        <w:gridCol w:w="406"/>
        <w:gridCol w:w="407"/>
        <w:gridCol w:w="406"/>
        <w:gridCol w:w="406"/>
        <w:gridCol w:w="406"/>
        <w:gridCol w:w="407"/>
        <w:gridCol w:w="406"/>
        <w:gridCol w:w="437"/>
        <w:gridCol w:w="437"/>
        <w:gridCol w:w="439"/>
        <w:gridCol w:w="436"/>
      </w:tblGrid>
      <w:tr w:rsidR="00DA604D" w:rsidRPr="00C1542C" w14:paraId="0B33F719" w14:textId="72EEFD23" w:rsidTr="00796007">
        <w:trPr>
          <w:trHeight w:val="223"/>
          <w:tblHeader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B0B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No</w:t>
            </w:r>
          </w:p>
        </w:tc>
        <w:tc>
          <w:tcPr>
            <w:tcW w:w="2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B28F1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Nama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giat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20FDD" w14:textId="1EA18F1B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Minggu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-</w:t>
            </w:r>
          </w:p>
        </w:tc>
      </w:tr>
      <w:tr w:rsidR="00DA604D" w:rsidRPr="00C1542C" w14:paraId="0BA543B8" w14:textId="13D77DB6" w:rsidTr="00796007">
        <w:trPr>
          <w:trHeight w:val="223"/>
          <w:tblHeader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B35A6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60AA7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9157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AD4B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E54C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3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0604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BBE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FED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6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058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7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BED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444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9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2407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0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E328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1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F3B5D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2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CFE5C39" w14:textId="7160A746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3</w:t>
            </w:r>
          </w:p>
        </w:tc>
      </w:tr>
      <w:tr w:rsidR="00DA604D" w:rsidRPr="00C1542C" w14:paraId="54FC6BEF" w14:textId="5524DDE2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90A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5A52" w14:textId="77777777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enal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610584" w14:textId="1F909773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485EA6E4" w14:textId="5F1D475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58F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6A6BC" w14:textId="1507144C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wawancara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0072B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1B0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29B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299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BCC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DA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DB5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11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18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16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30D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762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467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258A095" w14:textId="06A0BBA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4D0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9A57F" w14:textId="3DF6EA5D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kena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saha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5AEAE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5D19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018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23FD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932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99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35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3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F42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662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1A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8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4CD44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DE6767F" w14:textId="2177C958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60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57D" w14:textId="7B609EFA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Setup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jek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031F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0B73F5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C5FD5DA" w14:textId="7AA3185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CD3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A749B" w14:textId="0CBBD12B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software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ibutuhk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99810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9F3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F2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DA1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9A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E5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130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A8E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C6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3C61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353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9F0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E9052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B2C1C76" w14:textId="4F76F997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F5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33DA7" w14:textId="2B9A415E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lone repository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5D115E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40DC8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3DE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AC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2F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39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D95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BD7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D3A63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36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B55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58100F6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51E2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650E8B0" w14:textId="3A6E47F8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CDB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13275" w14:textId="4778D3E4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7CF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9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75EA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7F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D3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EEA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5D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5F6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433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5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1CA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3C60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CBC6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09F420" w14:textId="2B952698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5082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7AA9A" w14:textId="00FD5CF9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EF02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Kamadjaj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gistics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F879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69C0A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118F4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70B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8CE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67B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874C1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FF09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AF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DD7E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2702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D4E2B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663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1B78F78" w14:textId="6E51D82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5C1F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BD2C8" w14:textId="7D926481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internal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B420B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542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A49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55847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761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F1AC7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87E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2C9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B6AC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D3D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CCC6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0F99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DEB5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2A76DD62" w14:textId="7EE98F9C" w:rsidTr="00F50A1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8260" w14:textId="77777777" w:rsidR="00796007" w:rsidRPr="003C7176" w:rsidRDefault="00796007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57FED" w14:textId="3A35A4EA" w:rsidR="00796007" w:rsidRPr="00F7134C" w:rsidRDefault="00796007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Development</w:t>
            </w:r>
          </w:p>
        </w:tc>
        <w:tc>
          <w:tcPr>
            <w:tcW w:w="5402" w:type="dxa"/>
            <w:gridSpan w:val="1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75C7D" w14:textId="072B3DA3" w:rsidR="00796007" w:rsidRPr="003C7176" w:rsidRDefault="00796007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1ACA2DE2" w14:textId="23E41B5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77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A0C1E" w14:textId="791C40DF" w:rsidR="00DA604D" w:rsidRPr="00F7134C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Armada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6AFB2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DAB9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A71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5761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3049A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6DB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3321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51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E86B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259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4A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585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F918E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6105949" w14:textId="6F3DBA1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B67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ECF96" w14:textId="6004986E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E2E92B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F8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06EF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E72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966BE0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95CE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AB7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406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94D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E09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301A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26F9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E1848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814115" w14:textId="749EE3E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06F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FBDE3" w14:textId="28B4C2F3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5A470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C751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5250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9B14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125B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F3AF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C5C2C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D930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F1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7A04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C6C1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C172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E99BCC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946E671" w14:textId="3AEC1069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DCE3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C126F" w14:textId="77AD56F8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cation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BD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B7230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CA9F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2ACB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E91A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51D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9AEC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63357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67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529F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897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21CC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3E582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B1BED89" w14:textId="2BC77E2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7B4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E2A53" w14:textId="7DBFAAB4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AA6A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D28B2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43E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9EF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2F4A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721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A4B0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D83D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8AF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F5D8F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90965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4DDC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F3F25F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0B839D" w14:textId="54A0240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DB42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5EF86" w14:textId="7A6C7EA7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2C4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3DB17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B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0548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4782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CCED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7855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32A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CFB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3887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7E7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F77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E9252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D7149AF" w14:textId="6E6715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7F45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B5CB1C" w14:textId="53D89E35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9D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892A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0AED7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E6E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F1412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5AD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B6D5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DB6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E4488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BE6D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6F624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99B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B4E14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3B6EF2" w14:textId="4D3358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C73C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2CC26" w14:textId="690411E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E976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272AE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BC63C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14D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0E6A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DEE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6D3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C95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B389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5CA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724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EB8F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5CF77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28D1D6E" w14:textId="4320FCC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136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FD2E6" w14:textId="62B1AC89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tMstcodes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A86D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4A6CC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7AFCA2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A55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CC4C3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420E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E6E9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4A32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14711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2D8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A22E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948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8E01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7FCABD9" w14:textId="59CB811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12FD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523F8" w14:textId="4B4D4B9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pdate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fil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1CB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FD84D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9B9F1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9E6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B7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481D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71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D85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508C8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C0CE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F7EF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A83B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23B3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FC8333" w14:textId="47BA9F3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A9B3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2322E" w14:textId="2DC1BD24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irim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rameter </w:t>
            </w:r>
            <w:proofErr w:type="spellStart"/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UR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ntu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BB90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F6CCE2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1EFD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CFF4D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5B64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48E4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1F87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4D8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B3B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F175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070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81C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7B785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433AA84" w14:textId="64C3AC1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4DB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EC4AF" w14:textId="6F3E56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lastRenderedPageBreak/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C5CF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85A03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A1E19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D56F4D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FB469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0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534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1752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869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1C6B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DB6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B1F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1AEDB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8C72D89" w14:textId="6C381BE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E13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5E56F" w14:textId="2FD6FC26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ongka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4FB8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082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3961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C63D0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479A9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024E1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BEF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36B1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1023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FBB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F835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E498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F93D3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0465DD0" w14:textId="25301ED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EE0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94BBC" w14:textId="00F911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ST API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validasi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7B23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4DBD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2B5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A116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4396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529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6A19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1DAD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58B2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731B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AB84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43FF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21BAB4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9AFB08A" w14:textId="3A8734E3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86DE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1CFF74" w14:textId="69DB5D3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g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“Pallet Tracking”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0B2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A6274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FC0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EAB4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28913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7E78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9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A62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0055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AA0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AF3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457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004BDB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43C52F2" w14:textId="00EFA3E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AA522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E76B0" w14:textId="03F863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C139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8063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2F96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C65E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280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57028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597F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2A6D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803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3EE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371B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F84F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6F76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636236E" w14:textId="432FBAA0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80B7C" w14:textId="30A2DC52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7DD8" w14:textId="56422BCA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am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53D4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fiteri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1B3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385D1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1743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48B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D0F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5E14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E1EA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A9B3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0C5A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B4E2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196F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8698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1776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DFC249" w14:textId="34208C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DB334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AFABF" w14:textId="2D0D5A32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ar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ale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1D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63080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F87F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1383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7B7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63E7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EB9AC9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F9B1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D809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B2C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07A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5FB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B36D5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DA90F70" w14:textId="017791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E43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F5FC0F" w14:textId="64DAD2D1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Enkrips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Base6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User Pi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3AC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14DA9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D04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D87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93F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2FE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3096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FBD3D4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51D8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AB39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16C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11E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19B4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3CDA15" w14:textId="6C3675F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960F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AB1E9" w14:textId="209EFE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Sete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ssword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dasar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 digit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NIK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815F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0BF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7A4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53F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F31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AE3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A86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38B67F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3F4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86A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4071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FDD6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57A35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555373B" w14:textId="3D217BE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D413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BC1C9" w14:textId="2B77FA9F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5F79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81ED7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406C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4F6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43CA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22B8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D8C3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38616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FFDCDA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6C7C8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FE2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0FC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89AEA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7F39FBE" w14:textId="7A2C481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A855C1" w14:textId="43885C4F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EAE39" w14:textId="0BB37C95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eta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9E83C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1E5D9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4B820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862B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F0E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865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9B0F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06B6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E13E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D9D64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F7A5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5CE9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FD7C9F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0175C97" w14:textId="646B05FB" w:rsidTr="00E87423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B4ED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B734E" w14:textId="0491D56B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ata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la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sssessment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Questio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346FD" w14:textId="2CFE48D3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70E9B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88411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55D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32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4064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1C0D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B31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5B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BA2E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651C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51C773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1497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3F5A2875" w14:textId="77777777" w:rsidTr="00E87423">
        <w:trPr>
          <w:trHeight w:val="4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7D3B6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DD7D5" w14:textId="1400BBD0" w:rsidR="00796007" w:rsidRPr="00796007" w:rsidRDefault="00796007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r w:rsidRPr="0079600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Mapping </w:t>
            </w:r>
            <w:proofErr w:type="spellStart"/>
            <w:r w:rsidRPr="0079600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Masterdata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2DDD60" w14:textId="77777777" w:rsidR="00796007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925AED" w14:textId="77777777" w:rsidR="00796007" w:rsidRPr="003C7176" w:rsidRDefault="00796007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738F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127510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21CC58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9042A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11A1F0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7E567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9059B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E8B905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EA0A7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5E41B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67CDDEA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E87423" w:rsidRPr="00C1542C" w14:paraId="502C143B" w14:textId="77777777" w:rsidTr="00E87423">
        <w:trPr>
          <w:trHeight w:val="447"/>
        </w:trPr>
        <w:tc>
          <w:tcPr>
            <w:tcW w:w="8195" w:type="dxa"/>
            <w:gridSpan w:val="15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5365372" w14:textId="77777777" w:rsidR="00E87423" w:rsidRPr="003C7176" w:rsidRDefault="00E87423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3E6623C6" w14:textId="0FFB7D66" w:rsidTr="00E87423">
        <w:trPr>
          <w:trHeight w:val="223"/>
        </w:trPr>
        <w:tc>
          <w:tcPr>
            <w:tcW w:w="5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7B658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lastRenderedPageBreak/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1B39" w14:textId="04A9CE02" w:rsidR="00796007" w:rsidRPr="00F7134C" w:rsidRDefault="00796007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lajar</w:t>
            </w:r>
            <w:proofErr w:type="spellEnd"/>
          </w:p>
        </w:tc>
        <w:tc>
          <w:tcPr>
            <w:tcW w:w="5402" w:type="dxa"/>
            <w:gridSpan w:val="13"/>
            <w:tcBorders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066395" w14:textId="1EC448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5686BF5F" w14:textId="16272772" w:rsidTr="00796007">
        <w:trPr>
          <w:trHeight w:val="4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2F9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0BFE" w14:textId="1C266A69" w:rsidR="00DA604D" w:rsidRPr="00C010B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ckages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utoCRUD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AFDF73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36E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C11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57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873B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D334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4791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3D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B798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F3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81C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A6A8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720EB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F7E794" w14:textId="44F751F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83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6DB45" w14:textId="1DE19DA2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8B30B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SON respons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6A5A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CCEE63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62BC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EAB2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9584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B81F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BE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A5E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445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4A9F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9E8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F2EE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110B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CE020D5" w14:textId="2BEAC81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E5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1DBE49" w14:textId="50A4F851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062639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I Kit Livewir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9B9C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9F2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690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8FE05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E9F33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0BF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932B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C57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63D2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446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6DB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B282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90AC24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9C2E82" w14:textId="5CCC89F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032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7C675" w14:textId="4B5CAF23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Query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56E0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5E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B8468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7078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A67C4D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84CC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A6E0E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2A5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7B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A001B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E41D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09AB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D5B6F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02B7ED1C" w14:textId="7AD8698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414B5" w14:textId="30500780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5B3413" w14:textId="2B32E7DB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297E6E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RUD AJAX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9B2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A991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065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EE7E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A4751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2D749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2DFD7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767E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925B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8A47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937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1C9C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B557DC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FAAA3AE" w14:textId="79C6AFAD" w:rsidTr="00297E6E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9EB1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BEE26" w14:textId="0B880D69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Golang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C1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346F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733F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92A08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5C55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09A6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1698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239DB0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448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E2F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A4C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E6D0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4E7A2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297E6E" w:rsidRPr="00C1542C" w14:paraId="50B85498" w14:textId="77777777" w:rsidTr="00297E6E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CF084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73B0AC" w14:textId="30B80E13" w:rsidR="00297E6E" w:rsidRDefault="00297E6E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297E6E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actJS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4DA395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95097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572F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76954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10C8C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F3ECFB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7663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886A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34DBA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5998D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4A03EB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5199A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633EA8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</w:tbl>
    <w:p w14:paraId="7995981D" w14:textId="77777777" w:rsidR="00796007" w:rsidRDefault="00796007">
      <w:pPr>
        <w:rPr>
          <w:rFonts w:ascii="Times New Roman" w:hAnsi="Times New Roman" w:cs="Times New Roman"/>
          <w:sz w:val="28"/>
          <w:szCs w:val="28"/>
        </w:rPr>
      </w:pPr>
    </w:p>
    <w:p w14:paraId="5942C823" w14:textId="4F839ED3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796007">
        <w:rPr>
          <w:rFonts w:ascii="Times New Roman" w:hAnsi="Times New Roman" w:cs="Times New Roman"/>
          <w:sz w:val="28"/>
          <w:szCs w:val="28"/>
        </w:rPr>
        <w:br w:type="page"/>
      </w:r>
    </w:p>
    <w:p w14:paraId="082C003A" w14:textId="6D77A07C" w:rsidR="000D56CF" w:rsidRPr="000D56CF" w:rsidRDefault="00295603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38" w:name="_Toc125120982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</w:t>
      </w:r>
      <w:bookmarkStart w:id="139" w:name="_Toc91426375"/>
      <w:bookmarkEnd w:id="136"/>
      <w:bookmarkEnd w:id="137"/>
      <w:bookmarkEnd w:id="138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40" w:name="_Toc92963748"/>
      <w:bookmarkStart w:id="141" w:name="_Toc92965094"/>
      <w:bookmarkStart w:id="142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39"/>
      <w:bookmarkEnd w:id="140"/>
      <w:bookmarkEnd w:id="141"/>
      <w:bookmarkEnd w:id="142"/>
    </w:p>
    <w:p w14:paraId="134781ED" w14:textId="66470A23" w:rsidR="00F62580" w:rsidRPr="00AB59FC" w:rsidRDefault="00295603" w:rsidP="00AB59FC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43" w:name="_Toc91426376"/>
      <w:bookmarkStart w:id="144" w:name="_Toc93057634"/>
      <w:bookmarkStart w:id="145" w:name="_Toc125120983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43"/>
      <w:bookmarkEnd w:id="144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04463">
        <w:rPr>
          <w:rFonts w:ascii="Times New Roman" w:hAnsi="Times New Roman" w:cs="Times New Roman"/>
          <w:b/>
          <w:color w:val="auto"/>
          <w:sz w:val="24"/>
          <w:szCs w:val="24"/>
        </w:rPr>
        <w:t>T ODISYS INDONESIA</w:t>
      </w:r>
      <w:bookmarkEnd w:id="145"/>
    </w:p>
    <w:p w14:paraId="47A73C69" w14:textId="77777777" w:rsidR="00BC5E27" w:rsidRDefault="00BC5E27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A6CF605" w14:textId="49331486" w:rsidR="00D81C2B" w:rsidRDefault="00404463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1CAF96" wp14:editId="09DE3B3C">
            <wp:extent cx="3025402" cy="425450"/>
            <wp:effectExtent l="19050" t="19050" r="22860" b="1270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402" cy="42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3D91F7" w14:textId="468456B8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46" w:name="_Toc124175203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r w:rsidR="00404463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T ODISYS INDONESIA</w:t>
      </w:r>
      <w:bookmarkEnd w:id="146"/>
    </w:p>
    <w:p w14:paraId="4645DC26" w14:textId="446F66C4" w:rsidR="002B3645" w:rsidRPr="00AB59FC" w:rsidRDefault="00D96999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20</w:t>
      </w:r>
      <w:r w:rsidR="007516C0">
        <w:rPr>
          <w:rFonts w:ascii="Times New Roman" w:hAnsi="Times New Roman" w:cs="Times New Roman"/>
          <w:sz w:val="24"/>
          <w:szCs w:val="24"/>
        </w:rPr>
        <w:t>10</w:t>
      </w:r>
      <w:r w:rsidR="00AB59FC">
        <w:rPr>
          <w:rFonts w:ascii="Times New Roman" w:hAnsi="Times New Roman" w:cs="Times New Roman"/>
          <w:sz w:val="24"/>
          <w:szCs w:val="24"/>
        </w:rPr>
        <w:t xml:space="preserve">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m</w:t>
      </w:r>
      <w:r w:rsidR="007516C0" w:rsidRPr="007516C0">
        <w:rPr>
          <w:rFonts w:ascii="Times New Roman" w:hAnsi="Times New Roman" w:cs="Times New Roman"/>
          <w:sz w:val="24"/>
          <w:szCs w:val="24"/>
        </w:rPr>
        <w:t>enyediakan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l</w:t>
      </w:r>
      <w:r w:rsidR="007516C0" w:rsidRPr="007516C0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7516C0">
        <w:rPr>
          <w:rFonts w:ascii="Times New Roman" w:hAnsi="Times New Roman" w:cs="Times New Roman"/>
          <w:sz w:val="24"/>
          <w:szCs w:val="24"/>
        </w:rPr>
        <w:t xml:space="preserve"> (CEO)</w:t>
      </w:r>
      <w:r w:rsidR="00AB59FC">
        <w:rPr>
          <w:rFonts w:ascii="Times New Roman" w:hAnsi="Times New Roman" w:cs="Times New Roman"/>
          <w:sz w:val="24"/>
          <w:szCs w:val="24"/>
        </w:rPr>
        <w:t xml:space="preserve">. PT ODISYS INDONESI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r w:rsidR="00AB59FC" w:rsidRPr="00AB59FC">
        <w:rPr>
          <w:rFonts w:ascii="Times New Roman" w:hAnsi="Times New Roman" w:cs="Times New Roman"/>
          <w:i/>
          <w:iCs/>
          <w:sz w:val="24"/>
          <w:szCs w:val="24"/>
        </w:rPr>
        <w:t>software as a as service</w:t>
      </w:r>
      <w:r w:rsidR="00AB59FC">
        <w:rPr>
          <w:rFonts w:ascii="Times New Roman" w:hAnsi="Times New Roman" w:cs="Times New Roman"/>
          <w:sz w:val="24"/>
          <w:szCs w:val="24"/>
        </w:rPr>
        <w:t xml:space="preserve"> (SaaS)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-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. </w:t>
      </w:r>
      <w:r w:rsidR="007516C0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7516C0">
        <w:rPr>
          <w:rFonts w:ascii="Times New Roman" w:hAnsi="Times New Roman" w:cs="Times New Roman"/>
          <w:sz w:val="24"/>
          <w:szCs w:val="24"/>
        </w:rPr>
        <w:t xml:space="preserve"> </w:t>
      </w:r>
      <w:r w:rsidR="007516C0" w:rsidRPr="007516C0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="007516C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7516C0">
        <w:rPr>
          <w:rFonts w:ascii="Times New Roman" w:hAnsi="Times New Roman" w:cs="Times New Roman"/>
          <w:sz w:val="24"/>
          <w:szCs w:val="24"/>
        </w:rPr>
        <w:t xml:space="preserve"> di </w:t>
      </w:r>
      <w:r w:rsidR="007516C0" w:rsidRPr="007516C0">
        <w:rPr>
          <w:rFonts w:ascii="Times New Roman" w:hAnsi="Times New Roman" w:cs="Times New Roman"/>
          <w:sz w:val="24"/>
          <w:szCs w:val="24"/>
        </w:rPr>
        <w:t xml:space="preserve">Ruko Grand Galaxy Blok RSN2 no. 66,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Jaka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Setia </w:t>
      </w:r>
      <w:r w:rsidR="007516C0">
        <w:rPr>
          <w:rFonts w:ascii="Times New Roman" w:hAnsi="Times New Roman" w:cs="Times New Roman"/>
          <w:sz w:val="24"/>
          <w:szCs w:val="24"/>
        </w:rPr>
        <w:t>–</w:t>
      </w:r>
      <w:r w:rsidR="007516C0" w:rsidRPr="007516C0">
        <w:rPr>
          <w:rFonts w:ascii="Times New Roman" w:hAnsi="Times New Roman" w:cs="Times New Roman"/>
          <w:sz w:val="24"/>
          <w:szCs w:val="24"/>
        </w:rPr>
        <w:t xml:space="preserve"> Bekasi</w:t>
      </w:r>
      <w:r w:rsidR="007516C0">
        <w:rPr>
          <w:rFonts w:ascii="Times New Roman" w:hAnsi="Times New Roman" w:cs="Times New Roman"/>
          <w:sz w:val="24"/>
          <w:szCs w:val="24"/>
        </w:rPr>
        <w:t xml:space="preserve">. </w:t>
      </w:r>
      <w:r w:rsidR="00AB59FC">
        <w:rPr>
          <w:rFonts w:ascii="Times New Roman" w:hAnsi="Times New Roman" w:cs="Times New Roman"/>
          <w:sz w:val="24"/>
          <w:szCs w:val="24"/>
        </w:rPr>
        <w:t xml:space="preserve">PT ODISYS INDONESI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r w:rsidR="00AB59FC">
        <w:rPr>
          <w:rFonts w:ascii="Times New Roman" w:hAnsi="Times New Roman" w:cs="Times New Roman"/>
          <w:i/>
          <w:iCs/>
          <w:sz w:val="24"/>
          <w:szCs w:val="24"/>
        </w:rPr>
        <w:t xml:space="preserve">website </w:t>
      </w:r>
      <w:r w:rsidR="00AB59F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url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r w:rsidR="00A770B8" w:rsidRPr="00A770B8">
        <w:rPr>
          <w:rFonts w:ascii="Times New Roman" w:hAnsi="Times New Roman" w:cs="Times New Roman"/>
          <w:sz w:val="24"/>
          <w:szCs w:val="24"/>
        </w:rPr>
        <w:t>https://odisys.id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47" w:name="_Toc86745699"/>
      <w:bookmarkStart w:id="148" w:name="_Toc86746679"/>
      <w:bookmarkStart w:id="149" w:name="_Toc87531682"/>
      <w:bookmarkStart w:id="150" w:name="_Toc87532050"/>
      <w:bookmarkStart w:id="151" w:name="_Toc90993309"/>
      <w:bookmarkStart w:id="152" w:name="_Toc90993468"/>
      <w:bookmarkStart w:id="153" w:name="_Toc91425459"/>
      <w:bookmarkStart w:id="154" w:name="_Toc91426377"/>
      <w:bookmarkStart w:id="155" w:name="_Toc91426454"/>
      <w:bookmarkStart w:id="156" w:name="_Toc91426766"/>
      <w:bookmarkStart w:id="157" w:name="_Toc91426829"/>
      <w:bookmarkStart w:id="158" w:name="_Toc91426892"/>
      <w:bookmarkStart w:id="159" w:name="_Toc91427333"/>
      <w:bookmarkStart w:id="160" w:name="_Toc91427433"/>
      <w:bookmarkStart w:id="161" w:name="_Toc91574561"/>
      <w:bookmarkStart w:id="162" w:name="_Toc91574826"/>
      <w:bookmarkStart w:id="163" w:name="_Toc91947645"/>
      <w:bookmarkStart w:id="164" w:name="_Toc92103389"/>
      <w:bookmarkStart w:id="165" w:name="_Toc92138798"/>
      <w:bookmarkStart w:id="166" w:name="_Toc92740150"/>
      <w:bookmarkStart w:id="167" w:name="_Toc92740236"/>
      <w:bookmarkStart w:id="168" w:name="_Toc92740323"/>
      <w:bookmarkStart w:id="169" w:name="_Toc92740410"/>
      <w:bookmarkStart w:id="170" w:name="_Toc92776552"/>
      <w:bookmarkStart w:id="171" w:name="_Toc92873901"/>
      <w:bookmarkStart w:id="172" w:name="_Toc92874312"/>
      <w:bookmarkStart w:id="173" w:name="_Toc92874663"/>
      <w:bookmarkStart w:id="174" w:name="_Toc92921131"/>
      <w:bookmarkStart w:id="175" w:name="_Toc92921230"/>
      <w:bookmarkStart w:id="176" w:name="_Toc92958279"/>
      <w:bookmarkStart w:id="177" w:name="_Toc92963750"/>
      <w:bookmarkStart w:id="178" w:name="_Toc92965096"/>
      <w:bookmarkStart w:id="179" w:name="_Toc92966225"/>
      <w:bookmarkStart w:id="180" w:name="_Toc92999826"/>
      <w:bookmarkStart w:id="181" w:name="_Toc93003740"/>
      <w:bookmarkStart w:id="182" w:name="_Toc93004068"/>
      <w:bookmarkStart w:id="183" w:name="_Toc93046861"/>
      <w:bookmarkStart w:id="184" w:name="_Toc93046955"/>
      <w:bookmarkStart w:id="185" w:name="_Toc93057635"/>
      <w:bookmarkStart w:id="186" w:name="_Toc117378158"/>
      <w:bookmarkStart w:id="187" w:name="_Toc124150831"/>
      <w:bookmarkStart w:id="188" w:name="_Toc124168067"/>
      <w:bookmarkStart w:id="189" w:name="_Toc124173600"/>
      <w:bookmarkStart w:id="190" w:name="_Toc124175160"/>
      <w:bookmarkStart w:id="191" w:name="_Toc124410783"/>
      <w:bookmarkStart w:id="192" w:name="_Toc124762392"/>
      <w:bookmarkStart w:id="193" w:name="_Toc124762558"/>
      <w:bookmarkStart w:id="194" w:name="_Toc125120984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95" w:name="_Toc86745700"/>
      <w:bookmarkStart w:id="196" w:name="_Toc86746680"/>
      <w:bookmarkStart w:id="197" w:name="_Toc87531683"/>
      <w:bookmarkStart w:id="198" w:name="_Toc87532051"/>
      <w:bookmarkStart w:id="199" w:name="_Toc90993310"/>
      <w:bookmarkStart w:id="200" w:name="_Toc90993469"/>
      <w:bookmarkStart w:id="201" w:name="_Toc91425460"/>
      <w:bookmarkStart w:id="202" w:name="_Toc91426378"/>
      <w:bookmarkStart w:id="203" w:name="_Toc91426455"/>
      <w:bookmarkStart w:id="204" w:name="_Toc91426767"/>
      <w:bookmarkStart w:id="205" w:name="_Toc91426830"/>
      <w:bookmarkStart w:id="206" w:name="_Toc91426893"/>
      <w:bookmarkStart w:id="207" w:name="_Toc91427334"/>
      <w:bookmarkStart w:id="208" w:name="_Toc91427434"/>
      <w:bookmarkStart w:id="209" w:name="_Toc91574562"/>
      <w:bookmarkStart w:id="210" w:name="_Toc91574827"/>
      <w:bookmarkStart w:id="211" w:name="_Toc91947646"/>
      <w:bookmarkStart w:id="212" w:name="_Toc92103390"/>
      <w:bookmarkStart w:id="213" w:name="_Toc92138799"/>
      <w:bookmarkStart w:id="214" w:name="_Toc92740151"/>
      <w:bookmarkStart w:id="215" w:name="_Toc92740237"/>
      <w:bookmarkStart w:id="216" w:name="_Toc92740324"/>
      <w:bookmarkStart w:id="217" w:name="_Toc92740411"/>
      <w:bookmarkStart w:id="218" w:name="_Toc92776553"/>
      <w:bookmarkStart w:id="219" w:name="_Toc92873902"/>
      <w:bookmarkStart w:id="220" w:name="_Toc92874313"/>
      <w:bookmarkStart w:id="221" w:name="_Toc92874664"/>
      <w:bookmarkStart w:id="222" w:name="_Toc92921132"/>
      <w:bookmarkStart w:id="223" w:name="_Toc92921231"/>
      <w:bookmarkStart w:id="224" w:name="_Toc92958280"/>
      <w:bookmarkStart w:id="225" w:name="_Toc92963751"/>
      <w:bookmarkStart w:id="226" w:name="_Toc92965097"/>
      <w:bookmarkStart w:id="227" w:name="_Toc92966226"/>
      <w:bookmarkStart w:id="228" w:name="_Toc92999827"/>
      <w:bookmarkStart w:id="229" w:name="_Toc93003741"/>
      <w:bookmarkStart w:id="230" w:name="_Toc93004069"/>
      <w:bookmarkStart w:id="231" w:name="_Toc93046862"/>
      <w:bookmarkStart w:id="232" w:name="_Toc93046956"/>
      <w:bookmarkStart w:id="233" w:name="_Toc93057636"/>
      <w:bookmarkStart w:id="234" w:name="_Toc117378159"/>
      <w:bookmarkStart w:id="235" w:name="_Toc124150832"/>
      <w:bookmarkStart w:id="236" w:name="_Toc124168068"/>
      <w:bookmarkStart w:id="237" w:name="_Toc124173601"/>
      <w:bookmarkStart w:id="238" w:name="_Toc124175161"/>
      <w:bookmarkStart w:id="239" w:name="_Toc124410784"/>
      <w:bookmarkStart w:id="240" w:name="_Toc124762393"/>
      <w:bookmarkStart w:id="241" w:name="_Toc124762559"/>
      <w:bookmarkStart w:id="242" w:name="_Toc125120985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43" w:name="_Toc86745701"/>
      <w:bookmarkStart w:id="244" w:name="_Toc86746681"/>
      <w:bookmarkStart w:id="245" w:name="_Toc87531684"/>
      <w:bookmarkStart w:id="246" w:name="_Toc87532052"/>
      <w:bookmarkStart w:id="247" w:name="_Toc90993311"/>
      <w:bookmarkStart w:id="248" w:name="_Toc90993470"/>
      <w:bookmarkStart w:id="249" w:name="_Toc91425461"/>
      <w:bookmarkStart w:id="250" w:name="_Toc91426379"/>
      <w:bookmarkStart w:id="251" w:name="_Toc91426456"/>
      <w:bookmarkStart w:id="252" w:name="_Toc91426768"/>
      <w:bookmarkStart w:id="253" w:name="_Toc91426831"/>
      <w:bookmarkStart w:id="254" w:name="_Toc91426894"/>
      <w:bookmarkStart w:id="255" w:name="_Toc91427335"/>
      <w:bookmarkStart w:id="256" w:name="_Toc91427435"/>
      <w:bookmarkStart w:id="257" w:name="_Toc91574563"/>
      <w:bookmarkStart w:id="258" w:name="_Toc91574828"/>
      <w:bookmarkStart w:id="259" w:name="_Toc91947647"/>
      <w:bookmarkStart w:id="260" w:name="_Toc92103391"/>
      <w:bookmarkStart w:id="261" w:name="_Toc92138800"/>
      <w:bookmarkStart w:id="262" w:name="_Toc92740152"/>
      <w:bookmarkStart w:id="263" w:name="_Toc92740238"/>
      <w:bookmarkStart w:id="264" w:name="_Toc92740325"/>
      <w:bookmarkStart w:id="265" w:name="_Toc92740412"/>
      <w:bookmarkStart w:id="266" w:name="_Toc92776554"/>
      <w:bookmarkStart w:id="267" w:name="_Toc92873903"/>
      <w:bookmarkStart w:id="268" w:name="_Toc92874314"/>
      <w:bookmarkStart w:id="269" w:name="_Toc92874665"/>
      <w:bookmarkStart w:id="270" w:name="_Toc92921133"/>
      <w:bookmarkStart w:id="271" w:name="_Toc92921232"/>
      <w:bookmarkStart w:id="272" w:name="_Toc92958281"/>
      <w:bookmarkStart w:id="273" w:name="_Toc92963752"/>
      <w:bookmarkStart w:id="274" w:name="_Toc92965098"/>
      <w:bookmarkStart w:id="275" w:name="_Toc92966227"/>
      <w:bookmarkStart w:id="276" w:name="_Toc92999828"/>
      <w:bookmarkStart w:id="277" w:name="_Toc93003742"/>
      <w:bookmarkStart w:id="278" w:name="_Toc93004070"/>
      <w:bookmarkStart w:id="279" w:name="_Toc93046863"/>
      <w:bookmarkStart w:id="280" w:name="_Toc93046957"/>
      <w:bookmarkStart w:id="281" w:name="_Toc93057637"/>
      <w:bookmarkStart w:id="282" w:name="_Toc117378160"/>
      <w:bookmarkStart w:id="283" w:name="_Toc124150833"/>
      <w:bookmarkStart w:id="284" w:name="_Toc124168069"/>
      <w:bookmarkStart w:id="285" w:name="_Toc124173602"/>
      <w:bookmarkStart w:id="286" w:name="_Toc124175162"/>
      <w:bookmarkStart w:id="287" w:name="_Toc124410785"/>
      <w:bookmarkStart w:id="288" w:name="_Toc124762394"/>
      <w:bookmarkStart w:id="289" w:name="_Toc124762560"/>
      <w:bookmarkStart w:id="290" w:name="_Toc125120986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1" w:name="_Toc91574564"/>
      <w:bookmarkStart w:id="292" w:name="_Toc91574829"/>
      <w:bookmarkStart w:id="293" w:name="_Toc91947648"/>
      <w:bookmarkStart w:id="294" w:name="_Toc92103392"/>
      <w:bookmarkStart w:id="295" w:name="_Toc92138801"/>
      <w:bookmarkStart w:id="296" w:name="_Toc92740153"/>
      <w:bookmarkStart w:id="297" w:name="_Toc92740239"/>
      <w:bookmarkStart w:id="298" w:name="_Toc92740326"/>
      <w:bookmarkStart w:id="299" w:name="_Toc92740413"/>
      <w:bookmarkStart w:id="300" w:name="_Toc92776555"/>
      <w:bookmarkStart w:id="301" w:name="_Toc92873904"/>
      <w:bookmarkStart w:id="302" w:name="_Toc92874315"/>
      <w:bookmarkStart w:id="303" w:name="_Toc92874666"/>
      <w:bookmarkStart w:id="304" w:name="_Toc92921134"/>
      <w:bookmarkStart w:id="305" w:name="_Toc92921233"/>
      <w:bookmarkStart w:id="306" w:name="_Toc92958282"/>
      <w:bookmarkStart w:id="307" w:name="_Toc92963753"/>
      <w:bookmarkStart w:id="308" w:name="_Toc92965099"/>
      <w:bookmarkStart w:id="309" w:name="_Toc92966228"/>
      <w:bookmarkStart w:id="310" w:name="_Toc92999829"/>
      <w:bookmarkStart w:id="311" w:name="_Toc93003743"/>
      <w:bookmarkStart w:id="312" w:name="_Toc93004071"/>
      <w:bookmarkStart w:id="313" w:name="_Toc93046864"/>
      <w:bookmarkStart w:id="314" w:name="_Toc93046958"/>
      <w:bookmarkStart w:id="315" w:name="_Toc93057638"/>
      <w:bookmarkStart w:id="316" w:name="_Toc117378161"/>
      <w:bookmarkStart w:id="317" w:name="_Toc124150834"/>
      <w:bookmarkStart w:id="318" w:name="_Toc124168070"/>
      <w:bookmarkStart w:id="319" w:name="_Toc124173603"/>
      <w:bookmarkStart w:id="320" w:name="_Toc124175163"/>
      <w:bookmarkStart w:id="321" w:name="_Toc124410786"/>
      <w:bookmarkStart w:id="322" w:name="_Toc124762395"/>
      <w:bookmarkStart w:id="323" w:name="_Toc124762561"/>
      <w:bookmarkStart w:id="324" w:name="_Toc125120987"/>
      <w:bookmarkStart w:id="325" w:name="_Toc9142638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26" w:name="_Toc92740154"/>
      <w:bookmarkStart w:id="327" w:name="_Toc92740240"/>
      <w:bookmarkStart w:id="328" w:name="_Toc92740327"/>
      <w:bookmarkStart w:id="329" w:name="_Toc92740414"/>
      <w:bookmarkStart w:id="330" w:name="_Toc92776556"/>
      <w:bookmarkStart w:id="331" w:name="_Toc92873905"/>
      <w:bookmarkStart w:id="332" w:name="_Toc92874316"/>
      <w:bookmarkStart w:id="333" w:name="_Toc92874667"/>
      <w:bookmarkStart w:id="334" w:name="_Toc92921135"/>
      <w:bookmarkStart w:id="335" w:name="_Toc92921234"/>
      <w:bookmarkStart w:id="336" w:name="_Toc92958283"/>
      <w:bookmarkStart w:id="337" w:name="_Toc92963754"/>
      <w:bookmarkStart w:id="338" w:name="_Toc92965100"/>
      <w:bookmarkStart w:id="339" w:name="_Toc92966229"/>
      <w:bookmarkStart w:id="340" w:name="_Toc92999830"/>
      <w:bookmarkStart w:id="341" w:name="_Toc93003744"/>
      <w:bookmarkStart w:id="342" w:name="_Toc93004072"/>
      <w:bookmarkStart w:id="343" w:name="_Toc93046865"/>
      <w:bookmarkStart w:id="344" w:name="_Toc93046959"/>
      <w:bookmarkStart w:id="345" w:name="_Toc93057639"/>
      <w:bookmarkStart w:id="346" w:name="_Toc117378162"/>
      <w:bookmarkStart w:id="347" w:name="_Toc124150835"/>
      <w:bookmarkStart w:id="348" w:name="_Toc124168071"/>
      <w:bookmarkStart w:id="349" w:name="_Toc124173604"/>
      <w:bookmarkStart w:id="350" w:name="_Toc124175164"/>
      <w:bookmarkStart w:id="351" w:name="_Toc124410787"/>
      <w:bookmarkStart w:id="352" w:name="_Toc124762396"/>
      <w:bookmarkStart w:id="353" w:name="_Toc124762562"/>
      <w:bookmarkStart w:id="354" w:name="_Toc125120988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55" w:name="_Toc92740155"/>
      <w:bookmarkStart w:id="356" w:name="_Toc92740241"/>
      <w:bookmarkStart w:id="357" w:name="_Toc92740328"/>
      <w:bookmarkStart w:id="358" w:name="_Toc92740415"/>
      <w:bookmarkStart w:id="359" w:name="_Toc92776557"/>
      <w:bookmarkStart w:id="360" w:name="_Toc92873906"/>
      <w:bookmarkStart w:id="361" w:name="_Toc92874317"/>
      <w:bookmarkStart w:id="362" w:name="_Toc92874668"/>
      <w:bookmarkStart w:id="363" w:name="_Toc92921136"/>
      <w:bookmarkStart w:id="364" w:name="_Toc92921235"/>
      <w:bookmarkStart w:id="365" w:name="_Toc92958284"/>
      <w:bookmarkStart w:id="366" w:name="_Toc92963755"/>
      <w:bookmarkStart w:id="367" w:name="_Toc92965101"/>
      <w:bookmarkStart w:id="368" w:name="_Toc92966230"/>
      <w:bookmarkStart w:id="369" w:name="_Toc92999831"/>
      <w:bookmarkStart w:id="370" w:name="_Toc93003745"/>
      <w:bookmarkStart w:id="371" w:name="_Toc93004073"/>
      <w:bookmarkStart w:id="372" w:name="_Toc93046866"/>
      <w:bookmarkStart w:id="373" w:name="_Toc93046960"/>
      <w:bookmarkStart w:id="374" w:name="_Toc93057640"/>
      <w:bookmarkStart w:id="375" w:name="_Toc117378163"/>
      <w:bookmarkStart w:id="376" w:name="_Toc124150836"/>
      <w:bookmarkStart w:id="377" w:name="_Toc124168072"/>
      <w:bookmarkStart w:id="378" w:name="_Toc124173605"/>
      <w:bookmarkStart w:id="379" w:name="_Toc124175165"/>
      <w:bookmarkStart w:id="380" w:name="_Toc124410788"/>
      <w:bookmarkStart w:id="381" w:name="_Toc124762397"/>
      <w:bookmarkStart w:id="382" w:name="_Toc124762563"/>
      <w:bookmarkStart w:id="383" w:name="_Toc125120989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</w:p>
    <w:p w14:paraId="260906F6" w14:textId="17001B46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84" w:name="_Toc93057641"/>
      <w:bookmarkStart w:id="385" w:name="_Toc125120990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325"/>
      <w:bookmarkEnd w:id="384"/>
      <w:r w:rsidR="00556182">
        <w:rPr>
          <w:rFonts w:ascii="Times New Roman" w:hAnsi="Times New Roman" w:cs="Times New Roman"/>
          <w:b/>
          <w:color w:val="auto"/>
          <w:sz w:val="24"/>
          <w:szCs w:val="24"/>
        </w:rPr>
        <w:t>PT ODISYS INDONESIA</w:t>
      </w:r>
      <w:bookmarkEnd w:id="385"/>
    </w:p>
    <w:p w14:paraId="52F719D7" w14:textId="31531315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</w:t>
      </w:r>
      <w:r w:rsidR="00924A5C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924A5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3"/>
        <w:gridCol w:w="1376"/>
        <w:gridCol w:w="1616"/>
        <w:gridCol w:w="1974"/>
        <w:gridCol w:w="2389"/>
      </w:tblGrid>
      <w:tr w:rsidR="00B61308" w14:paraId="666240C0" w14:textId="77777777" w:rsidTr="00B61308">
        <w:tc>
          <w:tcPr>
            <w:tcW w:w="573" w:type="dxa"/>
          </w:tcPr>
          <w:p w14:paraId="5905170D" w14:textId="281CC059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376" w:type="dxa"/>
          </w:tcPr>
          <w:p w14:paraId="33523EF1" w14:textId="18AF7FE4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1616" w:type="dxa"/>
          </w:tcPr>
          <w:p w14:paraId="754568A2" w14:textId="78475033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1974" w:type="dxa"/>
          </w:tcPr>
          <w:p w14:paraId="285DFE7F" w14:textId="77777777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89" w:type="dxa"/>
          </w:tcPr>
          <w:p w14:paraId="02CBFAD4" w14:textId="22761DB2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B61308" w14:paraId="2549A811" w14:textId="77777777" w:rsidTr="00B61308">
        <w:tc>
          <w:tcPr>
            <w:tcW w:w="573" w:type="dxa"/>
          </w:tcPr>
          <w:p w14:paraId="625AE642" w14:textId="383727B8" w:rsidR="00B61308" w:rsidRDefault="00B6130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76" w:type="dxa"/>
          </w:tcPr>
          <w:p w14:paraId="54406105" w14:textId="1FD93BF8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6" w:type="dxa"/>
          </w:tcPr>
          <w:p w14:paraId="1FB6B1A0" w14:textId="77777777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B61308" w:rsidRDefault="00B6130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09.00 – 09.30 WIB)</w:t>
            </w:r>
          </w:p>
        </w:tc>
        <w:tc>
          <w:tcPr>
            <w:tcW w:w="1974" w:type="dxa"/>
          </w:tcPr>
          <w:p w14:paraId="46F010FA" w14:textId="77777777" w:rsidR="00B61308" w:rsidRDefault="00B6130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89" w:type="dxa"/>
          </w:tcPr>
          <w:p w14:paraId="020F7009" w14:textId="38F916E5" w:rsidR="00B61308" w:rsidRDefault="00B6130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86" w:name="_Toc92740157"/>
      <w:bookmarkStart w:id="387" w:name="_Toc92740243"/>
      <w:bookmarkStart w:id="388" w:name="_Toc92740330"/>
      <w:bookmarkStart w:id="389" w:name="_Toc92740417"/>
      <w:bookmarkStart w:id="390" w:name="_Toc92776559"/>
      <w:bookmarkStart w:id="391" w:name="_Toc92873908"/>
      <w:bookmarkStart w:id="392" w:name="_Toc92874319"/>
      <w:bookmarkStart w:id="393" w:name="_Toc92874670"/>
      <w:bookmarkStart w:id="394" w:name="_Toc92921138"/>
      <w:bookmarkStart w:id="395" w:name="_Toc92921237"/>
      <w:bookmarkStart w:id="396" w:name="_Toc92958286"/>
      <w:bookmarkStart w:id="397" w:name="_Toc92963757"/>
      <w:bookmarkStart w:id="398" w:name="_Toc92965103"/>
      <w:bookmarkStart w:id="399" w:name="_Toc92966232"/>
      <w:bookmarkStart w:id="400" w:name="_Toc92999833"/>
      <w:bookmarkStart w:id="401" w:name="_Toc93003747"/>
      <w:bookmarkStart w:id="402" w:name="_Toc93004075"/>
      <w:bookmarkStart w:id="403" w:name="_Toc93046868"/>
      <w:bookmarkStart w:id="404" w:name="_Toc93046962"/>
      <w:bookmarkStart w:id="405" w:name="_Toc93057642"/>
      <w:bookmarkStart w:id="406" w:name="_Toc117378165"/>
      <w:bookmarkStart w:id="407" w:name="_Toc124150838"/>
      <w:bookmarkStart w:id="408" w:name="_Toc124168074"/>
      <w:bookmarkStart w:id="409" w:name="_Toc124173607"/>
      <w:bookmarkStart w:id="410" w:name="_Toc124175167"/>
      <w:bookmarkStart w:id="411" w:name="_Toc124410790"/>
      <w:bookmarkStart w:id="412" w:name="_Toc124762399"/>
      <w:bookmarkStart w:id="413" w:name="_Toc124762565"/>
      <w:bookmarkStart w:id="414" w:name="_Toc125120991"/>
      <w:bookmarkStart w:id="415" w:name="_Toc91426381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</w:p>
    <w:p w14:paraId="553E7763" w14:textId="17D25623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6" w:name="_Toc93057643"/>
      <w:bookmarkStart w:id="417" w:name="_Toc12512099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15"/>
      <w:bookmarkEnd w:id="416"/>
      <w:r w:rsidR="00404463">
        <w:rPr>
          <w:rFonts w:ascii="Times New Roman" w:hAnsi="Times New Roman" w:cs="Times New Roman"/>
          <w:b/>
          <w:bCs/>
          <w:color w:val="auto"/>
          <w:sz w:val="24"/>
          <w:szCs w:val="24"/>
        </w:rPr>
        <w:t>PT ODISYS INDONESIA</w:t>
      </w:r>
      <w:bookmarkEnd w:id="417"/>
    </w:p>
    <w:p w14:paraId="7AD98D46" w14:textId="6EBFE48A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404463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B0B0E4B" wp14:editId="7187FAC0">
            <wp:extent cx="4259580" cy="2670810"/>
            <wp:effectExtent l="19050" t="19050" r="26670" b="152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776" cy="267156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161A47" w14:textId="539A593D" w:rsidR="00245115" w:rsidRPr="00924A5C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bookmarkStart w:id="418" w:name="_Toc124175204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</w:t>
      </w:r>
      <w:bookmarkEnd w:id="418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204629BC" w:rsidR="005A390C" w:rsidRPr="00190560" w:rsidRDefault="00B61308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B61308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Kamus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Bahasa Indonesia (KBBI)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nguru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kumpul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sero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>.</w:t>
      </w:r>
      <w:r w:rsidR="005A390C" w:rsidRPr="001905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9" w:name="_Toc93057644"/>
      <w:bookmarkStart w:id="420" w:name="_Toc125120993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19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20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21DA3F6" w14:textId="1E532159" w:rsidR="00183FE1" w:rsidRDefault="002B3645" w:rsidP="00183FE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21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</w:t>
      </w:r>
      <w:r w:rsidR="00183FE1">
        <w:rPr>
          <w:rFonts w:ascii="Times New Roman" w:hAnsi="Times New Roman" w:cs="Times New Roman"/>
          <w:sz w:val="24"/>
          <w:szCs w:val="24"/>
        </w:rPr>
        <w:t>A</w:t>
      </w:r>
    </w:p>
    <w:p w14:paraId="763317AA" w14:textId="6FB59E81" w:rsidR="00183FE1" w:rsidRPr="00183FE1" w:rsidRDefault="00822CCB" w:rsidP="00183FE1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Solusi IT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822CCB">
        <w:rPr>
          <w:rFonts w:ascii="Times New Roman" w:hAnsi="Times New Roman" w:cs="Times New Roman"/>
          <w:sz w:val="24"/>
          <w:szCs w:val="24"/>
        </w:rPr>
        <w:t>argo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1C53DF46" w14:textId="2F978FA7" w:rsidR="001C687C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</w:p>
    <w:p w14:paraId="646EBBD4" w14:textId="1685BB03" w:rsidR="00822CCB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23642C0C" w14:textId="39A2DCDD" w:rsidR="00822CCB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roduk-produ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7FFCE3F" w14:textId="3218A658" w:rsidR="00822CCB" w:rsidRPr="009A4261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22" w:name="_Toc124150841"/>
      <w:bookmarkStart w:id="423" w:name="_Toc124168077"/>
      <w:bookmarkStart w:id="424" w:name="_Toc124173610"/>
      <w:bookmarkStart w:id="425" w:name="_Toc124175170"/>
      <w:bookmarkStart w:id="426" w:name="_Toc124410793"/>
      <w:bookmarkStart w:id="427" w:name="_Toc124762402"/>
      <w:bookmarkStart w:id="428" w:name="_Toc124762568"/>
      <w:bookmarkStart w:id="429" w:name="_Toc125120994"/>
      <w:bookmarkStart w:id="430" w:name="_Toc93057645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1" w:name="_Toc124150842"/>
      <w:bookmarkStart w:id="432" w:name="_Toc124168078"/>
      <w:bookmarkStart w:id="433" w:name="_Toc124173611"/>
      <w:bookmarkStart w:id="434" w:name="_Toc124175171"/>
      <w:bookmarkStart w:id="435" w:name="_Toc124410794"/>
      <w:bookmarkStart w:id="436" w:name="_Toc124762403"/>
      <w:bookmarkStart w:id="437" w:name="_Toc124762569"/>
      <w:bookmarkStart w:id="438" w:name="_Toc125120995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9" w:name="_Toc124150843"/>
      <w:bookmarkStart w:id="440" w:name="_Toc124168079"/>
      <w:bookmarkStart w:id="441" w:name="_Toc124173612"/>
      <w:bookmarkStart w:id="442" w:name="_Toc124175172"/>
      <w:bookmarkStart w:id="443" w:name="_Toc124410795"/>
      <w:bookmarkStart w:id="444" w:name="_Toc124762404"/>
      <w:bookmarkStart w:id="445" w:name="_Toc124762570"/>
      <w:bookmarkStart w:id="446" w:name="_Toc125120996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47" w:name="_Toc124150844"/>
      <w:bookmarkStart w:id="448" w:name="_Toc124168080"/>
      <w:bookmarkStart w:id="449" w:name="_Toc124173613"/>
      <w:bookmarkStart w:id="450" w:name="_Toc124175173"/>
      <w:bookmarkStart w:id="451" w:name="_Toc124410796"/>
      <w:bookmarkStart w:id="452" w:name="_Toc124762405"/>
      <w:bookmarkStart w:id="453" w:name="_Toc124762571"/>
      <w:bookmarkStart w:id="454" w:name="_Toc125120997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55" w:name="_Toc125120998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21"/>
      <w:bookmarkEnd w:id="430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55"/>
    </w:p>
    <w:p w14:paraId="62C917BB" w14:textId="1DB35D04" w:rsidR="000D56CF" w:rsidRPr="00AB3751" w:rsidRDefault="00404463" w:rsidP="00AB375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56" w:name="_Toc91426384"/>
      <w:r>
        <w:rPr>
          <w:rFonts w:ascii="Times New Roman" w:hAnsi="Times New Roman" w:cs="Times New Roman"/>
          <w:bCs/>
          <w:sz w:val="24"/>
          <w:szCs w:val="24"/>
        </w:rPr>
        <w:t>PT ODISYS INDONESIA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memilik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="00FC2EA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hingg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96007">
        <w:rPr>
          <w:rFonts w:ascii="Times New Roman" w:hAnsi="Times New Roman" w:cs="Times New Roman"/>
          <w:bCs/>
          <w:sz w:val="24"/>
          <w:szCs w:val="24"/>
        </w:rPr>
        <w:t>09</w:t>
      </w:r>
      <w:r w:rsidR="00ED253F">
        <w:rPr>
          <w:rFonts w:ascii="Times New Roman" w:hAnsi="Times New Roman" w:cs="Times New Roman"/>
          <w:bCs/>
          <w:sz w:val="24"/>
          <w:szCs w:val="24"/>
        </w:rPr>
        <w:t>: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00 WIB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hingg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7</w:t>
      </w:r>
      <w:r w:rsidR="00ED253F">
        <w:rPr>
          <w:rFonts w:ascii="Times New Roman" w:hAnsi="Times New Roman" w:cs="Times New Roman"/>
          <w:bCs/>
          <w:sz w:val="24"/>
          <w:szCs w:val="24"/>
        </w:rPr>
        <w:t>: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>00 WI</w:t>
      </w:r>
      <w:bookmarkStart w:id="457" w:name="_Toc91426385"/>
      <w:bookmarkEnd w:id="456"/>
      <w:r w:rsidR="000D56CF">
        <w:rPr>
          <w:rFonts w:ascii="Times New Roman" w:hAnsi="Times New Roman" w:cs="Times New Roman"/>
          <w:bCs/>
          <w:sz w:val="24"/>
          <w:szCs w:val="24"/>
        </w:rPr>
        <w:t>B</w:t>
      </w:r>
      <w:bookmarkEnd w:id="457"/>
      <w:r w:rsidR="000D56C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83E03F9" w14:textId="77777777" w:rsidR="000D56CF" w:rsidRDefault="000D56CF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58" w:name="_Toc125120999"/>
      <w:r w:rsidRPr="000D56CF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End w:id="458"/>
    </w:p>
    <w:p w14:paraId="3814984C" w14:textId="77777777" w:rsidR="000D56CF" w:rsidRPr="005534CD" w:rsidRDefault="000D56CF" w:rsidP="000D56C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459" w:name="_Toc92963762"/>
      <w:bookmarkStart w:id="460" w:name="_Toc92965108"/>
      <w:bookmarkStart w:id="461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459"/>
      <w:bookmarkEnd w:id="460"/>
      <w:bookmarkEnd w:id="461"/>
    </w:p>
    <w:p w14:paraId="0923626C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62" w:name="_Toc86745708"/>
      <w:bookmarkStart w:id="463" w:name="_Toc86746688"/>
      <w:bookmarkStart w:id="464" w:name="_Toc87531691"/>
      <w:bookmarkStart w:id="465" w:name="_Toc87532059"/>
      <w:bookmarkStart w:id="466" w:name="_Toc90993318"/>
      <w:bookmarkStart w:id="467" w:name="_Toc90993477"/>
      <w:bookmarkStart w:id="468" w:name="_Toc91425468"/>
      <w:bookmarkStart w:id="469" w:name="_Toc91426386"/>
      <w:bookmarkStart w:id="470" w:name="_Toc91426463"/>
      <w:bookmarkStart w:id="471" w:name="_Toc91426775"/>
      <w:bookmarkStart w:id="472" w:name="_Toc91426838"/>
      <w:bookmarkStart w:id="473" w:name="_Toc91426901"/>
      <w:bookmarkStart w:id="474" w:name="_Toc91427342"/>
      <w:bookmarkStart w:id="475" w:name="_Toc91427442"/>
      <w:bookmarkStart w:id="476" w:name="_Toc91574572"/>
      <w:bookmarkStart w:id="477" w:name="_Toc91574837"/>
      <w:bookmarkStart w:id="478" w:name="_Toc91947656"/>
      <w:bookmarkStart w:id="479" w:name="_Toc92103400"/>
      <w:bookmarkStart w:id="480" w:name="_Toc92138809"/>
      <w:bookmarkStart w:id="481" w:name="_Toc92740163"/>
      <w:bookmarkStart w:id="482" w:name="_Toc92740249"/>
      <w:bookmarkStart w:id="483" w:name="_Toc92740336"/>
      <w:bookmarkStart w:id="484" w:name="_Toc92740423"/>
      <w:bookmarkStart w:id="485" w:name="_Toc92776565"/>
      <w:bookmarkStart w:id="486" w:name="_Toc92873914"/>
      <w:bookmarkStart w:id="487" w:name="_Toc92874325"/>
      <w:bookmarkStart w:id="488" w:name="_Toc92874676"/>
      <w:bookmarkStart w:id="489" w:name="_Toc92921144"/>
      <w:bookmarkStart w:id="490" w:name="_Toc92921243"/>
      <w:bookmarkStart w:id="491" w:name="_Toc92958292"/>
      <w:bookmarkStart w:id="492" w:name="_Toc92963763"/>
      <w:bookmarkStart w:id="493" w:name="_Toc92965109"/>
      <w:bookmarkStart w:id="494" w:name="_Toc92966238"/>
      <w:bookmarkStart w:id="495" w:name="_Toc92999839"/>
      <w:bookmarkStart w:id="496" w:name="_Toc93003753"/>
      <w:bookmarkStart w:id="497" w:name="_Toc93004080"/>
      <w:bookmarkStart w:id="498" w:name="_Toc93046873"/>
      <w:bookmarkStart w:id="499" w:name="_Toc93046967"/>
      <w:bookmarkStart w:id="500" w:name="_Toc93057647"/>
      <w:bookmarkStart w:id="501" w:name="_Toc117378170"/>
      <w:bookmarkStart w:id="502" w:name="_Toc124150847"/>
      <w:bookmarkStart w:id="503" w:name="_Toc124168083"/>
      <w:bookmarkStart w:id="504" w:name="_Toc124173616"/>
      <w:bookmarkStart w:id="505" w:name="_Toc124175176"/>
      <w:bookmarkStart w:id="506" w:name="_Toc124410799"/>
      <w:bookmarkStart w:id="507" w:name="_Toc124762408"/>
      <w:bookmarkStart w:id="508" w:name="_Toc124762574"/>
      <w:bookmarkStart w:id="509" w:name="_Toc125121000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</w:p>
    <w:p w14:paraId="2D836F4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10" w:name="_Toc86745709"/>
      <w:bookmarkStart w:id="511" w:name="_Toc86746689"/>
      <w:bookmarkStart w:id="512" w:name="_Toc87531692"/>
      <w:bookmarkStart w:id="513" w:name="_Toc87532060"/>
      <w:bookmarkStart w:id="514" w:name="_Toc90993319"/>
      <w:bookmarkStart w:id="515" w:name="_Toc90993478"/>
      <w:bookmarkStart w:id="516" w:name="_Toc91425469"/>
      <w:bookmarkStart w:id="517" w:name="_Toc91426387"/>
      <w:bookmarkStart w:id="518" w:name="_Toc91426464"/>
      <w:bookmarkStart w:id="519" w:name="_Toc91426776"/>
      <w:bookmarkStart w:id="520" w:name="_Toc91426839"/>
      <w:bookmarkStart w:id="521" w:name="_Toc91426902"/>
      <w:bookmarkStart w:id="522" w:name="_Toc91427343"/>
      <w:bookmarkStart w:id="523" w:name="_Toc91427443"/>
      <w:bookmarkStart w:id="524" w:name="_Toc91574573"/>
      <w:bookmarkStart w:id="525" w:name="_Toc91574838"/>
      <w:bookmarkStart w:id="526" w:name="_Toc91947657"/>
      <w:bookmarkStart w:id="527" w:name="_Toc92103401"/>
      <w:bookmarkStart w:id="528" w:name="_Toc92138810"/>
      <w:bookmarkStart w:id="529" w:name="_Toc92740164"/>
      <w:bookmarkStart w:id="530" w:name="_Toc92740250"/>
      <w:bookmarkStart w:id="531" w:name="_Toc92740337"/>
      <w:bookmarkStart w:id="532" w:name="_Toc92740424"/>
      <w:bookmarkStart w:id="533" w:name="_Toc92776566"/>
      <w:bookmarkStart w:id="534" w:name="_Toc92873915"/>
      <w:bookmarkStart w:id="535" w:name="_Toc92874326"/>
      <w:bookmarkStart w:id="536" w:name="_Toc92874677"/>
      <w:bookmarkStart w:id="537" w:name="_Toc92921145"/>
      <w:bookmarkStart w:id="538" w:name="_Toc92921244"/>
      <w:bookmarkStart w:id="539" w:name="_Toc92958293"/>
      <w:bookmarkStart w:id="540" w:name="_Toc92963764"/>
      <w:bookmarkStart w:id="541" w:name="_Toc92965110"/>
      <w:bookmarkStart w:id="542" w:name="_Toc92966239"/>
      <w:bookmarkStart w:id="543" w:name="_Toc92999840"/>
      <w:bookmarkStart w:id="544" w:name="_Toc93003754"/>
      <w:bookmarkStart w:id="545" w:name="_Toc93004081"/>
      <w:bookmarkStart w:id="546" w:name="_Toc93046874"/>
      <w:bookmarkStart w:id="547" w:name="_Toc93046968"/>
      <w:bookmarkStart w:id="548" w:name="_Toc93057648"/>
      <w:bookmarkStart w:id="549" w:name="_Toc117378171"/>
      <w:bookmarkStart w:id="550" w:name="_Toc124150848"/>
      <w:bookmarkStart w:id="551" w:name="_Toc124168084"/>
      <w:bookmarkStart w:id="552" w:name="_Toc124173617"/>
      <w:bookmarkStart w:id="553" w:name="_Toc124175177"/>
      <w:bookmarkStart w:id="554" w:name="_Toc124410800"/>
      <w:bookmarkStart w:id="555" w:name="_Toc124762409"/>
      <w:bookmarkStart w:id="556" w:name="_Toc124762575"/>
      <w:bookmarkStart w:id="557" w:name="_Toc125121001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</w:p>
    <w:p w14:paraId="26519AF1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58" w:name="_Toc86745710"/>
      <w:bookmarkStart w:id="559" w:name="_Toc86746690"/>
      <w:bookmarkStart w:id="560" w:name="_Toc87531693"/>
      <w:bookmarkStart w:id="561" w:name="_Toc87532061"/>
      <w:bookmarkStart w:id="562" w:name="_Toc90993320"/>
      <w:bookmarkStart w:id="563" w:name="_Toc90993479"/>
      <w:bookmarkStart w:id="564" w:name="_Toc91425470"/>
      <w:bookmarkStart w:id="565" w:name="_Toc91426388"/>
      <w:bookmarkStart w:id="566" w:name="_Toc91426465"/>
      <w:bookmarkStart w:id="567" w:name="_Toc91426777"/>
      <w:bookmarkStart w:id="568" w:name="_Toc91426840"/>
      <w:bookmarkStart w:id="569" w:name="_Toc91426903"/>
      <w:bookmarkStart w:id="570" w:name="_Toc91427344"/>
      <w:bookmarkStart w:id="571" w:name="_Toc91427444"/>
      <w:bookmarkStart w:id="572" w:name="_Toc91574574"/>
      <w:bookmarkStart w:id="573" w:name="_Toc91574839"/>
      <w:bookmarkStart w:id="574" w:name="_Toc91947658"/>
      <w:bookmarkStart w:id="575" w:name="_Toc92103402"/>
      <w:bookmarkStart w:id="576" w:name="_Toc92138811"/>
      <w:bookmarkStart w:id="577" w:name="_Toc92740165"/>
      <w:bookmarkStart w:id="578" w:name="_Toc92740251"/>
      <w:bookmarkStart w:id="579" w:name="_Toc92740338"/>
      <w:bookmarkStart w:id="580" w:name="_Toc92740425"/>
      <w:bookmarkStart w:id="581" w:name="_Toc92776567"/>
      <w:bookmarkStart w:id="582" w:name="_Toc92873916"/>
      <w:bookmarkStart w:id="583" w:name="_Toc92874327"/>
      <w:bookmarkStart w:id="584" w:name="_Toc92874678"/>
      <w:bookmarkStart w:id="585" w:name="_Toc92921146"/>
      <w:bookmarkStart w:id="586" w:name="_Toc92921245"/>
      <w:bookmarkStart w:id="587" w:name="_Toc92958294"/>
      <w:bookmarkStart w:id="588" w:name="_Toc92963765"/>
      <w:bookmarkStart w:id="589" w:name="_Toc92965111"/>
      <w:bookmarkStart w:id="590" w:name="_Toc92966240"/>
      <w:bookmarkStart w:id="591" w:name="_Toc92999841"/>
      <w:bookmarkStart w:id="592" w:name="_Toc93003755"/>
      <w:bookmarkStart w:id="593" w:name="_Toc93004082"/>
      <w:bookmarkStart w:id="594" w:name="_Toc93046875"/>
      <w:bookmarkStart w:id="595" w:name="_Toc93046969"/>
      <w:bookmarkStart w:id="596" w:name="_Toc93057649"/>
      <w:bookmarkStart w:id="597" w:name="_Toc117378172"/>
      <w:bookmarkStart w:id="598" w:name="_Toc124150849"/>
      <w:bookmarkStart w:id="599" w:name="_Toc124168085"/>
      <w:bookmarkStart w:id="600" w:name="_Toc124173618"/>
      <w:bookmarkStart w:id="601" w:name="_Toc124175178"/>
      <w:bookmarkStart w:id="602" w:name="_Toc124410801"/>
      <w:bookmarkStart w:id="603" w:name="_Toc124762410"/>
      <w:bookmarkStart w:id="604" w:name="_Toc124762576"/>
      <w:bookmarkStart w:id="605" w:name="_Toc125121002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</w:p>
    <w:p w14:paraId="23B1CB58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06" w:name="_Toc91426389"/>
      <w:bookmarkStart w:id="607" w:name="_Toc91426466"/>
      <w:bookmarkStart w:id="608" w:name="_Toc91426778"/>
      <w:bookmarkStart w:id="609" w:name="_Toc91426841"/>
      <w:bookmarkStart w:id="610" w:name="_Toc91426904"/>
      <w:bookmarkStart w:id="611" w:name="_Toc91427345"/>
      <w:bookmarkStart w:id="612" w:name="_Toc91427445"/>
      <w:bookmarkStart w:id="613" w:name="_Toc91574575"/>
      <w:bookmarkStart w:id="614" w:name="_Toc91574840"/>
      <w:bookmarkStart w:id="615" w:name="_Toc91947659"/>
      <w:bookmarkStart w:id="616" w:name="_Toc92103403"/>
      <w:bookmarkStart w:id="617" w:name="_Toc92138812"/>
      <w:bookmarkStart w:id="618" w:name="_Toc92740166"/>
      <w:bookmarkStart w:id="619" w:name="_Toc92740252"/>
      <w:bookmarkStart w:id="620" w:name="_Toc92740339"/>
      <w:bookmarkStart w:id="621" w:name="_Toc92740426"/>
      <w:bookmarkStart w:id="622" w:name="_Toc92776568"/>
      <w:bookmarkStart w:id="623" w:name="_Toc92873917"/>
      <w:bookmarkStart w:id="624" w:name="_Toc92874328"/>
      <w:bookmarkStart w:id="625" w:name="_Toc92874679"/>
      <w:bookmarkStart w:id="626" w:name="_Toc92921147"/>
      <w:bookmarkStart w:id="627" w:name="_Toc92921246"/>
      <w:bookmarkStart w:id="628" w:name="_Toc92958295"/>
      <w:bookmarkStart w:id="629" w:name="_Toc92963766"/>
      <w:bookmarkStart w:id="630" w:name="_Toc92965112"/>
      <w:bookmarkStart w:id="631" w:name="_Toc92966241"/>
      <w:bookmarkStart w:id="632" w:name="_Toc92999842"/>
      <w:bookmarkStart w:id="633" w:name="_Toc93003756"/>
      <w:bookmarkStart w:id="634" w:name="_Toc93004083"/>
      <w:bookmarkStart w:id="635" w:name="_Toc93046876"/>
      <w:bookmarkStart w:id="636" w:name="_Toc93046970"/>
      <w:bookmarkStart w:id="637" w:name="_Toc93057650"/>
      <w:bookmarkStart w:id="638" w:name="_Toc117378173"/>
      <w:bookmarkStart w:id="639" w:name="_Toc124150850"/>
      <w:bookmarkStart w:id="640" w:name="_Toc124168086"/>
      <w:bookmarkStart w:id="641" w:name="_Toc124173619"/>
      <w:bookmarkStart w:id="642" w:name="_Toc124175179"/>
      <w:bookmarkStart w:id="643" w:name="_Toc124410802"/>
      <w:bookmarkStart w:id="644" w:name="_Toc124762411"/>
      <w:bookmarkStart w:id="645" w:name="_Toc124762577"/>
      <w:bookmarkStart w:id="646" w:name="_Toc125121003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</w:p>
    <w:p w14:paraId="76D2C6DB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47" w:name="_Toc91426390"/>
      <w:bookmarkStart w:id="648" w:name="_Toc91426467"/>
      <w:bookmarkStart w:id="649" w:name="_Toc91426779"/>
      <w:bookmarkStart w:id="650" w:name="_Toc91426842"/>
      <w:bookmarkStart w:id="651" w:name="_Toc91426905"/>
      <w:bookmarkStart w:id="652" w:name="_Toc91427346"/>
      <w:bookmarkStart w:id="653" w:name="_Toc91427446"/>
      <w:bookmarkStart w:id="654" w:name="_Toc91574576"/>
      <w:bookmarkStart w:id="655" w:name="_Toc91574841"/>
      <w:bookmarkStart w:id="656" w:name="_Toc91947660"/>
      <w:bookmarkStart w:id="657" w:name="_Toc92103404"/>
      <w:bookmarkStart w:id="658" w:name="_Toc92138813"/>
      <w:bookmarkStart w:id="659" w:name="_Toc92740167"/>
      <w:bookmarkStart w:id="660" w:name="_Toc92740253"/>
      <w:bookmarkStart w:id="661" w:name="_Toc92740340"/>
      <w:bookmarkStart w:id="662" w:name="_Toc92740427"/>
      <w:bookmarkStart w:id="663" w:name="_Toc92776569"/>
      <w:bookmarkStart w:id="664" w:name="_Toc92873918"/>
      <w:bookmarkStart w:id="665" w:name="_Toc92874329"/>
      <w:bookmarkStart w:id="666" w:name="_Toc92874680"/>
      <w:bookmarkStart w:id="667" w:name="_Toc92921148"/>
      <w:bookmarkStart w:id="668" w:name="_Toc92921247"/>
      <w:bookmarkStart w:id="669" w:name="_Toc92958296"/>
      <w:bookmarkStart w:id="670" w:name="_Toc92963767"/>
      <w:bookmarkStart w:id="671" w:name="_Toc92965113"/>
      <w:bookmarkStart w:id="672" w:name="_Toc92966242"/>
      <w:bookmarkStart w:id="673" w:name="_Toc92999843"/>
      <w:bookmarkStart w:id="674" w:name="_Toc93003757"/>
      <w:bookmarkStart w:id="675" w:name="_Toc93004084"/>
      <w:bookmarkStart w:id="676" w:name="_Toc93046877"/>
      <w:bookmarkStart w:id="677" w:name="_Toc93046971"/>
      <w:bookmarkStart w:id="678" w:name="_Toc93057651"/>
      <w:bookmarkStart w:id="679" w:name="_Toc117378174"/>
      <w:bookmarkStart w:id="680" w:name="_Toc124150851"/>
      <w:bookmarkStart w:id="681" w:name="_Toc124168087"/>
      <w:bookmarkStart w:id="682" w:name="_Toc124173620"/>
      <w:bookmarkStart w:id="683" w:name="_Toc124175180"/>
      <w:bookmarkStart w:id="684" w:name="_Toc124410803"/>
      <w:bookmarkStart w:id="685" w:name="_Toc124762412"/>
      <w:bookmarkStart w:id="686" w:name="_Toc124762578"/>
      <w:bookmarkStart w:id="687" w:name="_Toc125121004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</w:p>
    <w:p w14:paraId="0F23C23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88" w:name="_Toc91426391"/>
      <w:bookmarkStart w:id="689" w:name="_Toc91426468"/>
      <w:bookmarkStart w:id="690" w:name="_Toc91426780"/>
      <w:bookmarkStart w:id="691" w:name="_Toc91426843"/>
      <w:bookmarkStart w:id="692" w:name="_Toc91426906"/>
      <w:bookmarkStart w:id="693" w:name="_Toc91427347"/>
      <w:bookmarkStart w:id="694" w:name="_Toc91427447"/>
      <w:bookmarkStart w:id="695" w:name="_Toc91574577"/>
      <w:bookmarkStart w:id="696" w:name="_Toc91574842"/>
      <w:bookmarkStart w:id="697" w:name="_Toc91947661"/>
      <w:bookmarkStart w:id="698" w:name="_Toc92103405"/>
      <w:bookmarkStart w:id="699" w:name="_Toc92138814"/>
      <w:bookmarkStart w:id="700" w:name="_Toc92740168"/>
      <w:bookmarkStart w:id="701" w:name="_Toc92740254"/>
      <w:bookmarkStart w:id="702" w:name="_Toc92740341"/>
      <w:bookmarkStart w:id="703" w:name="_Toc92740428"/>
      <w:bookmarkStart w:id="704" w:name="_Toc92776570"/>
      <w:bookmarkStart w:id="705" w:name="_Toc92873919"/>
      <w:bookmarkStart w:id="706" w:name="_Toc92874330"/>
      <w:bookmarkStart w:id="707" w:name="_Toc92874681"/>
      <w:bookmarkStart w:id="708" w:name="_Toc92921149"/>
      <w:bookmarkStart w:id="709" w:name="_Toc92921248"/>
      <w:bookmarkStart w:id="710" w:name="_Toc92958297"/>
      <w:bookmarkStart w:id="711" w:name="_Toc92963768"/>
      <w:bookmarkStart w:id="712" w:name="_Toc92965114"/>
      <w:bookmarkStart w:id="713" w:name="_Toc92966243"/>
      <w:bookmarkStart w:id="714" w:name="_Toc92999844"/>
      <w:bookmarkStart w:id="715" w:name="_Toc93003758"/>
      <w:bookmarkStart w:id="716" w:name="_Toc93004085"/>
      <w:bookmarkStart w:id="717" w:name="_Toc93046878"/>
      <w:bookmarkStart w:id="718" w:name="_Toc93046972"/>
      <w:bookmarkStart w:id="719" w:name="_Toc93057652"/>
      <w:bookmarkStart w:id="720" w:name="_Toc117378175"/>
      <w:bookmarkStart w:id="721" w:name="_Toc124150852"/>
      <w:bookmarkStart w:id="722" w:name="_Toc124168088"/>
      <w:bookmarkStart w:id="723" w:name="_Toc124173621"/>
      <w:bookmarkStart w:id="724" w:name="_Toc124175181"/>
      <w:bookmarkStart w:id="725" w:name="_Toc124410804"/>
      <w:bookmarkStart w:id="726" w:name="_Toc124762413"/>
      <w:bookmarkStart w:id="727" w:name="_Toc124762579"/>
      <w:bookmarkStart w:id="728" w:name="_Toc125121005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</w:p>
    <w:p w14:paraId="1B2ED697" w14:textId="5FAE09D3" w:rsidR="00215646" w:rsidRPr="000D56CF" w:rsidRDefault="00C750BC" w:rsidP="00215646">
      <w:pPr>
        <w:pStyle w:val="SubBabCustom1"/>
        <w:numPr>
          <w:ilvl w:val="1"/>
          <w:numId w:val="5"/>
        </w:numPr>
      </w:pPr>
      <w:bookmarkStart w:id="729" w:name="_Toc125121006"/>
      <w:proofErr w:type="spellStart"/>
      <w:r>
        <w:t>Bidang</w:t>
      </w:r>
      <w:proofErr w:type="spellEnd"/>
      <w:r>
        <w:t xml:space="preserve"> </w:t>
      </w:r>
      <w:proofErr w:type="spellStart"/>
      <w:r>
        <w:t>Kerja</w:t>
      </w:r>
      <w:bookmarkEnd w:id="729"/>
      <w:proofErr w:type="spellEnd"/>
    </w:p>
    <w:p w14:paraId="074EE06A" w14:textId="679D789D" w:rsidR="00AB3751" w:rsidRPr="00C3789A" w:rsidRDefault="000D56CF" w:rsidP="00AB3751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</w:t>
      </w:r>
      <w:r w:rsidR="00C750BC">
        <w:rPr>
          <w:rFonts w:ascii="Times New Roman" w:hAnsi="Times New Roman" w:cs="Times New Roman"/>
          <w:sz w:val="24"/>
          <w:szCs w:val="24"/>
        </w:rPr>
        <w:t>k</w:t>
      </w:r>
      <w:r w:rsidRPr="005534CD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(</w:t>
      </w:r>
      <w:r w:rsidRPr="005534CD">
        <w:rPr>
          <w:rFonts w:ascii="Times New Roman" w:hAnsi="Times New Roman" w:cs="Times New Roman"/>
          <w:sz w:val="24"/>
          <w:szCs w:val="24"/>
        </w:rPr>
        <w:t>PKL</w:t>
      </w:r>
      <w:r w:rsidR="00C750BC">
        <w:rPr>
          <w:rFonts w:ascii="Times New Roman" w:hAnsi="Times New Roman" w:cs="Times New Roman"/>
          <w:sz w:val="24"/>
          <w:szCs w:val="24"/>
        </w:rPr>
        <w:t>)</w:t>
      </w:r>
      <w:r w:rsidRPr="005534CD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C750BC">
        <w:rPr>
          <w:rFonts w:ascii="Times New Roman" w:hAnsi="Times New Roman" w:cs="Times New Roman"/>
          <w:sz w:val="24"/>
          <w:szCs w:val="24"/>
        </w:rPr>
        <w:t xml:space="preserve"> di Ruko RSN 2 Grand Galaxy, Bekasi.</w:t>
      </w:r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r w:rsidR="00C750BC" w:rsidRPr="00C750BC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="00C750B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27880">
        <w:rPr>
          <w:rFonts w:ascii="Times New Roman" w:hAnsi="Times New Roman" w:cs="Times New Roman"/>
          <w:sz w:val="24"/>
          <w:szCs w:val="24"/>
        </w:rPr>
        <w:t>pada</w:t>
      </w:r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Web “KUMIS APP”</w:t>
      </w:r>
      <w:r w:rsidR="003F2B98">
        <w:rPr>
          <w:rFonts w:ascii="Times New Roman" w:hAnsi="Times New Roman" w:cs="Times New Roman"/>
          <w:sz w:val="24"/>
          <w:szCs w:val="24"/>
        </w:rPr>
        <w:t>, “PANDU”, dan “KLOG”</w:t>
      </w:r>
      <w:r w:rsidR="002278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4A47AE" w14:textId="77777777" w:rsidR="00215646" w:rsidRDefault="00215646" w:rsidP="00215646">
      <w:pPr>
        <w:spacing w:after="0" w:line="360" w:lineRule="auto"/>
        <w:jc w:val="both"/>
      </w:pPr>
    </w:p>
    <w:p w14:paraId="4D34C92D" w14:textId="487A613A" w:rsidR="008428A0" w:rsidRDefault="00C750BC" w:rsidP="008428A0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30" w:name="_Toc125121007"/>
      <w:proofErr w:type="spellStart"/>
      <w:r w:rsidRPr="008428A0">
        <w:rPr>
          <w:rFonts w:cs="Times New Roman"/>
          <w:szCs w:val="24"/>
        </w:rPr>
        <w:t>P</w:t>
      </w:r>
      <w:r w:rsidR="00FA191D">
        <w:rPr>
          <w:rFonts w:cs="Times New Roman"/>
          <w:szCs w:val="24"/>
        </w:rPr>
        <w:t>rojek</w:t>
      </w:r>
      <w:proofErr w:type="spellEnd"/>
      <w:r w:rsidR="00FA191D">
        <w:rPr>
          <w:rFonts w:cs="Times New Roman"/>
          <w:szCs w:val="24"/>
        </w:rPr>
        <w:t xml:space="preserve"> Yang </w:t>
      </w:r>
      <w:proofErr w:type="spellStart"/>
      <w:r w:rsidR="00FA191D">
        <w:rPr>
          <w:rFonts w:cs="Times New Roman"/>
          <w:szCs w:val="24"/>
        </w:rPr>
        <w:t>Dikerjakan</w:t>
      </w:r>
      <w:bookmarkEnd w:id="730"/>
      <w:proofErr w:type="spellEnd"/>
    </w:p>
    <w:p w14:paraId="1C010A8A" w14:textId="25A03E06" w:rsidR="003D47F6" w:rsidRDefault="008428A0" w:rsidP="003D47F6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4370">
        <w:rPr>
          <w:rFonts w:ascii="Times New Roman" w:hAnsi="Times New Roman" w:cs="Times New Roman"/>
          <w:sz w:val="24"/>
          <w:szCs w:val="24"/>
        </w:rPr>
        <w:t xml:space="preserve"> (PKL)</w:t>
      </w:r>
      <w:r w:rsidRPr="008428A0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DA43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3.</w:t>
      </w:r>
      <w:r w:rsid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643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0F781FCF" w14:textId="1B5A771C" w:rsidR="003D47F6" w:rsidRPr="00B61308" w:rsidRDefault="003D47F6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1" w:name="_Toc125121008"/>
      <w:r w:rsidRPr="00B6130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KUMIS APP</w:t>
      </w:r>
      <w:bookmarkEnd w:id="731"/>
    </w:p>
    <w:p w14:paraId="6C79898E" w14:textId="13181ED6" w:rsidR="008428A0" w:rsidRPr="003D47F6" w:rsidRDefault="0012643E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KUMIS APP</w:t>
      </w:r>
      <w:r w:rsidR="003D47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KUMIS LOGISTICS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Laravel 9x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Mobile. KUMIS APP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3D47F6">
        <w:rPr>
          <w:rFonts w:ascii="Times New Roman" w:hAnsi="Times New Roman" w:cs="Times New Roman"/>
          <w:i/>
          <w:iCs/>
          <w:sz w:val="24"/>
          <w:szCs w:val="24"/>
        </w:rPr>
        <w:t xml:space="preserve">pallet tracking </w:t>
      </w:r>
      <w:r w:rsidR="003D47F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llet</w:t>
      </w:r>
      <w:r w:rsidR="00ED25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ED2589">
        <w:rPr>
          <w:rFonts w:ascii="Times New Roman" w:hAnsi="Times New Roman" w:cs="Times New Roman"/>
          <w:sz w:val="24"/>
          <w:szCs w:val="24"/>
        </w:rPr>
        <w:t xml:space="preserve">2 role di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Admin dan Driver. Pada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Mobile, KUMIS APP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diperuntukk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Driver </w:t>
      </w:r>
    </w:p>
    <w:p w14:paraId="5E371FF6" w14:textId="4A937275" w:rsidR="003D47F6" w:rsidRDefault="003D47F6" w:rsidP="003D47F6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028EB8" wp14:editId="06C8D8A0">
            <wp:extent cx="4045805" cy="1944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5805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97914" w14:textId="523B65CC" w:rsidR="003D47F6" w:rsidRPr="00924A5C" w:rsidRDefault="003D47F6" w:rsidP="003D47F6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1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KUMIS APP</w:t>
      </w:r>
    </w:p>
    <w:p w14:paraId="4E336EF0" w14:textId="5A7587B5" w:rsidR="00ED2589" w:rsidRPr="00B61308" w:rsidRDefault="00ED2589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732" w:name="_Toc125121009"/>
      <w:r w:rsidRPr="00B61308">
        <w:rPr>
          <w:rFonts w:ascii="Times New Roman" w:hAnsi="Times New Roman" w:cs="Times New Roman"/>
          <w:b/>
          <w:bCs/>
          <w:color w:val="auto"/>
          <w:lang w:val="en-US"/>
        </w:rPr>
        <w:lastRenderedPageBreak/>
        <w:t>PANDU</w:t>
      </w:r>
      <w:bookmarkEnd w:id="732"/>
    </w:p>
    <w:p w14:paraId="75EA725D" w14:textId="62B2F191" w:rsidR="008428A0" w:rsidRDefault="00ED2589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andu Logistics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04D">
        <w:rPr>
          <w:rFonts w:ascii="Times New Roman" w:hAnsi="Times New Roman" w:cs="Times New Roman"/>
          <w:i/>
          <w:iCs/>
          <w:sz w:val="24"/>
          <w:szCs w:val="24"/>
        </w:rPr>
        <w:t>Codeigniter</w:t>
      </w:r>
      <w:proofErr w:type="spellEnd"/>
      <w:r w:rsidRPr="00DA604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PANDU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ir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1A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6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Delivery</w:t>
      </w:r>
      <w:r w:rsidR="00461A38">
        <w:rPr>
          <w:rFonts w:ascii="Times New Roman" w:hAnsi="Times New Roman" w:cs="Times New Roman"/>
          <w:sz w:val="24"/>
          <w:szCs w:val="24"/>
        </w:rPr>
        <w:t>,</w:t>
      </w:r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461A38" w:rsidRPr="00DA604D">
        <w:rPr>
          <w:rFonts w:ascii="Times New Roman" w:hAnsi="Times New Roman" w:cs="Times New Roman"/>
          <w:i/>
          <w:iCs/>
          <w:sz w:val="24"/>
          <w:szCs w:val="24"/>
        </w:rPr>
        <w:t>Distributi</w:t>
      </w:r>
      <w:r w:rsidR="00DA604D" w:rsidRPr="00DA604D">
        <w:rPr>
          <w:rFonts w:ascii="Times New Roman" w:hAnsi="Times New Roman" w:cs="Times New Roman"/>
          <w:i/>
          <w:iCs/>
          <w:sz w:val="24"/>
          <w:szCs w:val="24"/>
        </w:rPr>
        <w:t>on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POD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 w:rsidR="00D410CF">
        <w:rPr>
          <w:rFonts w:ascii="Times New Roman" w:hAnsi="Times New Roman" w:cs="Times New Roman"/>
          <w:i/>
          <w:iCs/>
          <w:sz w:val="24"/>
          <w:szCs w:val="24"/>
        </w:rPr>
        <w:t>Invoice,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Resi</w:t>
      </w:r>
      <w:proofErr w:type="spellEnd"/>
      <w:proofErr w:type="gramEnd"/>
      <w:r w:rsidR="00CF20D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CRM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410C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D410CF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67E43CE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E222DE" wp14:editId="1B441D3A">
            <wp:extent cx="4171202" cy="1980000"/>
            <wp:effectExtent l="0" t="0" r="127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1202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BE08C" w14:textId="30AAAC59" w:rsidR="00CF20D3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PANDU</w:t>
      </w:r>
    </w:p>
    <w:p w14:paraId="05EA3EF7" w14:textId="77777777" w:rsidR="00CF20D3" w:rsidRDefault="00CF20D3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</w:p>
    <w:p w14:paraId="117A67B3" w14:textId="60A7D6D8" w:rsidR="00D410CF" w:rsidRPr="00B61308" w:rsidRDefault="00D410CF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733" w:name="_Toc125121010"/>
      <w:r w:rsidRPr="00B61308">
        <w:rPr>
          <w:rFonts w:ascii="Times New Roman" w:hAnsi="Times New Roman" w:cs="Times New Roman"/>
          <w:b/>
          <w:bCs/>
          <w:color w:val="auto"/>
          <w:lang w:val="en-US"/>
        </w:rPr>
        <w:t>KLOG</w:t>
      </w:r>
      <w:bookmarkEnd w:id="733"/>
    </w:p>
    <w:p w14:paraId="5CEEE76E" w14:textId="1DEF662F" w:rsidR="00CF20D3" w:rsidRDefault="00D410CF" w:rsidP="008428A0">
      <w:pPr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</w:t>
      </w:r>
      <w:r w:rsidR="00DA29E4">
        <w:rPr>
          <w:rFonts w:ascii="Times New Roman" w:hAnsi="Times New Roman" w:cs="Times New Roman"/>
          <w:sz w:val="24"/>
          <w:szCs w:val="24"/>
        </w:rPr>
        <w:t>kas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erte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HR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A64A0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menu</w:t>
      </w:r>
      <w:r w:rsidR="00CF20D3">
        <w:rPr>
          <w:rFonts w:ascii="Times New Roman" w:hAnsi="Times New Roman" w:cs="Times New Roman"/>
          <w:sz w:val="24"/>
          <w:szCs w:val="24"/>
        </w:rPr>
        <w:t xml:space="preserve">-menu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Assesment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, </w:t>
      </w:r>
      <w:r w:rsidR="00CF20D3">
        <w:rPr>
          <w:rFonts w:ascii="Times New Roman" w:hAnsi="Times New Roman" w:cs="Times New Roman"/>
          <w:sz w:val="24"/>
          <w:szCs w:val="24"/>
        </w:rPr>
        <w:t>KPI</w:t>
      </w:r>
      <w:r w:rsidR="00BC5E27">
        <w:rPr>
          <w:rFonts w:ascii="Times New Roman" w:hAnsi="Times New Roman" w:cs="Times New Roman"/>
          <w:sz w:val="24"/>
          <w:szCs w:val="24"/>
        </w:rPr>
        <w:t>, dan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sz w:val="24"/>
          <w:szCs w:val="24"/>
        </w:rPr>
        <w:t xml:space="preserve">ILDP, Audit Finding,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>.</w:t>
      </w:r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C776F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C776F3">
        <w:rPr>
          <w:rFonts w:ascii="Times New Roman" w:hAnsi="Times New Roman" w:cs="Times New Roman"/>
          <w:sz w:val="24"/>
          <w:szCs w:val="24"/>
        </w:rPr>
        <w:t>dimilliki</w:t>
      </w:r>
      <w:proofErr w:type="spellEnd"/>
      <w:r w:rsidR="00C776F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64A0F" w:rsidRPr="00A64A0F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A64A0F" w:rsidRPr="00A64A0F">
        <w:rPr>
          <w:rFonts w:ascii="Times New Roman" w:hAnsi="Times New Roman" w:cs="Times New Roman"/>
          <w:sz w:val="24"/>
          <w:szCs w:val="24"/>
        </w:rPr>
        <w:t xml:space="preserve"> Logistics</w:t>
      </w:r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Laravel 8x</w:t>
      </w:r>
      <w:r w:rsidR="00BC5E2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</w:t>
      </w:r>
      <w:r w:rsidR="00DA29E4" w:rsidRPr="008428A0">
        <w:rPr>
          <w:rFonts w:ascii="Times New Roman" w:hAnsi="Times New Roman" w:cs="Times New Roman"/>
          <w:sz w:val="24"/>
          <w:szCs w:val="24"/>
        </w:rPr>
        <w:t>laksana</w:t>
      </w:r>
      <w:r w:rsidR="00DA29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(PKL) </w:t>
      </w:r>
      <w:r w:rsidR="00DA29E4" w:rsidRPr="008428A0">
        <w:rPr>
          <w:rFonts w:ascii="Times New Roman" w:hAnsi="Times New Roman" w:cs="Times New Roman"/>
          <w:sz w:val="24"/>
          <w:szCs w:val="24"/>
        </w:rPr>
        <w:t>di PT ODISYS INDONESIA</w:t>
      </w:r>
    </w:p>
    <w:p w14:paraId="58C312B3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9652E1" wp14:editId="75FDD0F2">
            <wp:extent cx="3529004" cy="1980000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900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E64B9D" w14:textId="5FA2FD73" w:rsidR="00D410CF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3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KLOG</w:t>
      </w:r>
    </w:p>
    <w:p w14:paraId="68AD579B" w14:textId="23C3DF2E" w:rsidR="002450C2" w:rsidRDefault="008428A0" w:rsidP="00E8013B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34" w:name="_Toc125121011"/>
      <w:r w:rsidRPr="00AB3751">
        <w:rPr>
          <w:rFonts w:cs="Times New Roman"/>
          <w:i/>
          <w:iCs/>
          <w:szCs w:val="24"/>
        </w:rPr>
        <w:lastRenderedPageBreak/>
        <w:t>Tools</w:t>
      </w:r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Pendukung</w:t>
      </w:r>
      <w:bookmarkEnd w:id="734"/>
      <w:proofErr w:type="spellEnd"/>
      <w:r w:rsidRPr="00AB3751">
        <w:rPr>
          <w:rFonts w:cs="Times New Roman"/>
          <w:szCs w:val="24"/>
        </w:rPr>
        <w:t xml:space="preserve"> </w:t>
      </w:r>
    </w:p>
    <w:p w14:paraId="656C9C2E" w14:textId="24DFB714" w:rsidR="00D96999" w:rsidRPr="00D96999" w:rsidRDefault="00E8013B" w:rsidP="00B054BE">
      <w:pPr>
        <w:pStyle w:val="Heading3"/>
        <w:numPr>
          <w:ilvl w:val="2"/>
          <w:numId w:val="5"/>
        </w:numPr>
        <w:rPr>
          <w:lang w:val="en-US"/>
        </w:rPr>
      </w:pPr>
      <w:bookmarkStart w:id="735" w:name="_Toc125121012"/>
      <w:proofErr w:type="spellStart"/>
      <w:r w:rsidRPr="00D96999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ChatGPT</w:t>
      </w:r>
      <w:bookmarkEnd w:id="735"/>
      <w:proofErr w:type="spellEnd"/>
    </w:p>
    <w:p w14:paraId="43C29186" w14:textId="72E55B92" w:rsidR="00E8013B" w:rsidRDefault="002450C2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Open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GPT (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Generative Pre-training Transformer</w:t>
      </w:r>
      <w:r w:rsidRPr="002450C2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booking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ike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Pr="002450C2">
        <w:rPr>
          <w:rFonts w:ascii="Times New Roman" w:hAnsi="Times New Roman" w:cs="Times New Roman"/>
          <w:sz w:val="24"/>
          <w:szCs w:val="24"/>
        </w:rPr>
        <w:t>.</w:t>
      </w:r>
    </w:p>
    <w:p w14:paraId="3C339AFC" w14:textId="77777777" w:rsidR="00E8013B" w:rsidRDefault="00E8013B" w:rsidP="00D55BEC">
      <w:pPr>
        <w:tabs>
          <w:tab w:val="left" w:pos="709"/>
        </w:tabs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C9743E" wp14:editId="2428A82F">
            <wp:extent cx="4260423" cy="2396487"/>
            <wp:effectExtent l="0" t="0" r="698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239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620A2" w14:textId="1F475327" w:rsidR="00E8013B" w:rsidRPr="00E8013B" w:rsidRDefault="00E8013B" w:rsidP="00E8013B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4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penAI</w:t>
      </w:r>
      <w:proofErr w:type="spellEnd"/>
    </w:p>
    <w:p w14:paraId="1733782B" w14:textId="77777777" w:rsidR="0010601D" w:rsidRPr="00DD53DF" w:rsidRDefault="0010601D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6" w:name="_Toc125121013"/>
      <w:proofErr w:type="spellStart"/>
      <w:r w:rsidRPr="00DD53DF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Dbeaver</w:t>
      </w:r>
      <w:bookmarkEnd w:id="736"/>
      <w:proofErr w:type="spellEnd"/>
    </w:p>
    <w:p w14:paraId="36E28819" w14:textId="77777777" w:rsidR="00D55BEC" w:rsidRPr="00D55BEC" w:rsidRDefault="0010601D" w:rsidP="0010601D">
      <w:pPr>
        <w:spacing w:after="0" w:line="360" w:lineRule="auto"/>
        <w:ind w:firstLine="357"/>
        <w:jc w:val="both"/>
        <w:rPr>
          <w:rFonts w:ascii="Times New Roman" w:hAnsi="Times New Roman" w:cs="Times New Roman"/>
          <w:spacing w:val="4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dal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angka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una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najeme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sebu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BMS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k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e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rbaga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c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jenis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mas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My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Postgre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Oracl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SQLit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ain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</w:p>
    <w:p w14:paraId="247ADC1C" w14:textId="1F9BF46F" w:rsidR="0010601D" w:rsidRDefault="0010601D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ntarmuk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tuitif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ud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udah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lol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kseku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int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rt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ampil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hasil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al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bel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grafi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lai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t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jug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fitur-fi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mbah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pert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mpo</w:t>
      </w:r>
      <w:r w:rsidR="00F21EF0">
        <w:rPr>
          <w:rFonts w:ascii="Times New Roman" w:hAnsi="Times New Roman" w:cs="Times New Roman"/>
          <w:spacing w:val="4"/>
          <w:sz w:val="24"/>
          <w:szCs w:val="24"/>
        </w:rPr>
        <w:t>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/</w:t>
      </w:r>
      <w:proofErr w:type="spellStart"/>
      <w:r w:rsidR="00F21EF0">
        <w:rPr>
          <w:rFonts w:ascii="Times New Roman" w:hAnsi="Times New Roman" w:cs="Times New Roman"/>
          <w:spacing w:val="4"/>
          <w:sz w:val="24"/>
          <w:szCs w:val="24"/>
        </w:rPr>
        <w:t>ekspo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bandi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truk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mantau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kin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sedi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iste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oper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Window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Linux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MacO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  <w:r w:rsidR="009A4F60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</w:p>
    <w:p w14:paraId="198835C9" w14:textId="77777777" w:rsidR="00D55BEC" w:rsidRPr="0010601D" w:rsidRDefault="00D55BEC" w:rsidP="00C9106A">
      <w:pPr>
        <w:spacing w:after="0" w:line="360" w:lineRule="auto"/>
        <w:ind w:firstLine="35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B42FCED" wp14:editId="53EE074F">
            <wp:extent cx="4258800" cy="2397600"/>
            <wp:effectExtent l="0" t="0" r="8890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 preferRelativeResize="0"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800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8415BF" w14:textId="58CD92F4" w:rsidR="00D55BEC" w:rsidRPr="00E8013B" w:rsidRDefault="00D55BEC" w:rsidP="00D55BEC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5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DBeaver</w:t>
      </w:r>
      <w:proofErr w:type="spellEnd"/>
    </w:p>
    <w:p w14:paraId="70DAEB77" w14:textId="77777777" w:rsidR="00D55BEC" w:rsidRPr="00E8013B" w:rsidRDefault="00D55BEC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8"/>
          <w:szCs w:val="28"/>
        </w:rPr>
      </w:pPr>
    </w:p>
    <w:p w14:paraId="0DF3FD29" w14:textId="77777777" w:rsidR="0010601D" w:rsidRPr="00E8013B" w:rsidRDefault="0010601D" w:rsidP="0010601D"/>
    <w:p w14:paraId="371E921E" w14:textId="0E5262C5" w:rsidR="00E8013B" w:rsidRDefault="00C9106A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7" w:name="_Toc125121014"/>
      <w:r w:rsidRPr="00C9106A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GitLab</w:t>
      </w:r>
      <w:bookmarkEnd w:id="737"/>
    </w:p>
    <w:p w14:paraId="2A2220E0" w14:textId="363E94A3" w:rsidR="00DD53DF" w:rsidRDefault="00C9106A" w:rsidP="00C9106A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DD53DF">
        <w:rPr>
          <w:rFonts w:ascii="Times New Roman" w:hAnsi="Times New Roman" w:cs="Times New Roman"/>
          <w:sz w:val="24"/>
          <w:szCs w:val="24"/>
        </w:rPr>
        <w:t xml:space="preserve"> (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 xml:space="preserve">Version Control </w:t>
      </w:r>
      <w:proofErr w:type="gramStart"/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="00DD53DF">
        <w:rPr>
          <w:rFonts w:ascii="Times New Roman" w:hAnsi="Times New Roman" w:cs="Times New Roman"/>
          <w:sz w:val="24"/>
          <w:szCs w:val="24"/>
        </w:rPr>
        <w:t xml:space="preserve">) 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</w:t>
      </w:r>
      <w:proofErr w:type="gram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sz w:val="24"/>
          <w:szCs w:val="24"/>
        </w:rPr>
        <w:t>open-source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Fitur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Git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mantau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Kanban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crum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erkoordin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>.</w:t>
      </w:r>
    </w:p>
    <w:p w14:paraId="5B65D1B2" w14:textId="3AAF2C0E" w:rsidR="00C9106A" w:rsidRDefault="00C9106A" w:rsidP="00C9106A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9157CF" wp14:editId="62E23FAB">
            <wp:extent cx="2400300" cy="23241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09F2B" w14:textId="3F25972A" w:rsidR="00C9106A" w:rsidRPr="00C9106A" w:rsidRDefault="00C9106A" w:rsidP="00C9106A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6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GitLab</w:t>
      </w:r>
    </w:p>
    <w:p w14:paraId="6D39E3AF" w14:textId="31F826D7" w:rsidR="00C9106A" w:rsidRDefault="00C9106A" w:rsidP="00C9106A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8" w:name="_Toc125121015"/>
      <w:proofErr w:type="spellStart"/>
      <w:r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Laragon</w:t>
      </w:r>
      <w:bookmarkEnd w:id="738"/>
      <w:proofErr w:type="spellEnd"/>
    </w:p>
    <w:p w14:paraId="6B7340CE" w14:textId="5CE71491" w:rsidR="00D96999" w:rsidRPr="00D96999" w:rsidRDefault="00C9106A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</w:t>
      </w:r>
      <w:r w:rsidRPr="00C9106A">
        <w:rPr>
          <w:rFonts w:ascii="Times New Roman" w:hAnsi="Times New Roman" w:cs="Times New Roman"/>
          <w:sz w:val="24"/>
          <w:szCs w:val="24"/>
        </w:rPr>
        <w:t>engembang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-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Apache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MySQL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inst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uitif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erver dan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virtual hos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built-in web server</w:t>
      </w:r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</w:t>
      </w:r>
      <w:r w:rsidR="008E03C5">
        <w:rPr>
          <w:rFonts w:ascii="Times New Roman" w:hAnsi="Times New Roman" w:cs="Times New Roman"/>
          <w:sz w:val="24"/>
          <w:szCs w:val="24"/>
        </w:rPr>
        <w:t>e</w:t>
      </w:r>
      <w:r w:rsidRPr="00C9106A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da server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roduction</w:t>
      </w:r>
      <w:r w:rsidRPr="00C9106A">
        <w:rPr>
          <w:rFonts w:ascii="Times New Roman" w:hAnsi="Times New Roman" w:cs="Times New Roman"/>
          <w:sz w:val="24"/>
          <w:szCs w:val="24"/>
        </w:rPr>
        <w:t>.</w:t>
      </w:r>
    </w:p>
    <w:p w14:paraId="3DA8E2FC" w14:textId="19F68A3C" w:rsidR="00DC1B28" w:rsidRPr="00DC1B28" w:rsidRDefault="00DC1B28" w:rsidP="00DC1B2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9" w:name="_Toc125121016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Postman</w:t>
      </w:r>
      <w:bookmarkEnd w:id="739"/>
    </w:p>
    <w:p w14:paraId="6C6EF02F" w14:textId="3A4B9BAA" w:rsidR="00DC1B28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API (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pplication Programming Interface</w:t>
      </w:r>
      <w:r w:rsidRPr="00DC1B2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</w:t>
      </w:r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S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server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Fitur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onj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format dat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JSON</w:t>
      </w:r>
      <w:r w:rsidR="00D41622">
        <w:rPr>
          <w:rFonts w:ascii="Times New Roman" w:hAnsi="Times New Roman" w:cs="Times New Roman"/>
          <w:sz w:val="24"/>
          <w:szCs w:val="24"/>
        </w:rPr>
        <w:t>,</w:t>
      </w:r>
      <w:r w:rsidRPr="00DC1B28">
        <w:rPr>
          <w:rFonts w:ascii="Times New Roman" w:hAnsi="Times New Roman" w:cs="Times New Roman"/>
          <w:sz w:val="24"/>
          <w:szCs w:val="24"/>
        </w:rPr>
        <w:t xml:space="preserve"> XML</w:t>
      </w:r>
      <w:r w:rsidR="00D41622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D41622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browser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desktop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0C960DEF" w14:textId="77777777" w:rsidR="00DC1B28" w:rsidRDefault="00DC1B28" w:rsidP="00DC1B28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CA985D" wp14:editId="52B7AB81">
            <wp:extent cx="2400300" cy="215799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1446A" w14:textId="46AF8EAF" w:rsidR="00DC1B28" w:rsidRPr="00C9106A" w:rsidRDefault="00DC1B28" w:rsidP="00DC1B28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7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ostman</w:t>
      </w:r>
    </w:p>
    <w:p w14:paraId="5CE9B372" w14:textId="77777777" w:rsidR="00DC1B28" w:rsidRP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6AC85FD7" w14:textId="192DF989" w:rsidR="00DC1B28" w:rsidRPr="00DC1B28" w:rsidRDefault="00DC1B28" w:rsidP="00DC1B28">
      <w:pPr>
        <w:pStyle w:val="Heading3"/>
        <w:numPr>
          <w:ilvl w:val="2"/>
          <w:numId w:val="5"/>
        </w:numPr>
      </w:pPr>
      <w:bookmarkStart w:id="740" w:name="_Toc125121017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Telegram</w:t>
      </w:r>
      <w:bookmarkEnd w:id="740"/>
    </w:p>
    <w:p w14:paraId="1CB7FC1E" w14:textId="129E2778" w:rsidR="00D96999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pesan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oleh Pavel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rov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ada 2013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bo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loud-base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iO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ndroid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end-to-en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video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7E1DEB16" w14:textId="77777777" w:rsidR="001B6954" w:rsidRDefault="001B6954" w:rsidP="001B6954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D47F77" wp14:editId="4579A135">
            <wp:extent cx="2157998" cy="215799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7998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0A19A" w14:textId="7C53B276" w:rsidR="001B6954" w:rsidRPr="00C9106A" w:rsidRDefault="001B6954" w:rsidP="001B6954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8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Telegram</w:t>
      </w:r>
    </w:p>
    <w:p w14:paraId="585CE083" w14:textId="77777777" w:rsidR="001B6954" w:rsidRPr="00DC1B28" w:rsidRDefault="001B6954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35860600" w14:textId="67D625C4" w:rsidR="00C9106A" w:rsidRPr="00C9106A" w:rsidRDefault="00C9106A" w:rsidP="00C9106A">
      <w:pPr>
        <w:rPr>
          <w:rFonts w:ascii="Times New Roman" w:hAnsi="Times New Roman" w:cs="Times New Roman"/>
          <w:sz w:val="24"/>
          <w:szCs w:val="24"/>
        </w:rPr>
      </w:pPr>
    </w:p>
    <w:p w14:paraId="4B6EED61" w14:textId="05AFAC51" w:rsidR="00AB3751" w:rsidRDefault="00AB3751" w:rsidP="00AB3751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41" w:name="_Toc125121018"/>
      <w:proofErr w:type="spellStart"/>
      <w:r w:rsidRPr="00AB3751">
        <w:rPr>
          <w:rFonts w:cs="Times New Roman"/>
          <w:szCs w:val="24"/>
        </w:rPr>
        <w:t>Uraian</w:t>
      </w:r>
      <w:proofErr w:type="spellEnd"/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Kerja</w:t>
      </w:r>
      <w:proofErr w:type="spellEnd"/>
      <w:r w:rsidRPr="00AB3751">
        <w:rPr>
          <w:rFonts w:cs="Times New Roman"/>
          <w:szCs w:val="24"/>
        </w:rPr>
        <w:t xml:space="preserve"> PKL</w:t>
      </w:r>
      <w:bookmarkEnd w:id="741"/>
    </w:p>
    <w:p w14:paraId="70DADFAA" w14:textId="3FDDAFEE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software Postman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17C35F37" w14:textId="39FE99E6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1115EE">
        <w:rPr>
          <w:rFonts w:ascii="Times New Roman" w:hAnsi="Times New Roman" w:cs="Times New Roman"/>
          <w:sz w:val="24"/>
          <w:szCs w:val="24"/>
        </w:rPr>
        <w:t xml:space="preserve">Postm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 xml:space="preserve">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="002252A1" w:rsidRPr="002252A1">
        <w:rPr>
          <w:rFonts w:ascii="Times New Roman" w:hAnsi="Times New Roman" w:cs="Times New Roman"/>
          <w:i/>
          <w:iCs/>
          <w:sz w:val="24"/>
          <w:szCs w:val="24"/>
        </w:rPr>
        <w:t>Framework</w:t>
      </w:r>
      <w:r w:rsidR="002252A1">
        <w:rPr>
          <w:rFonts w:ascii="Times New Roman" w:hAnsi="Times New Roman" w:cs="Times New Roman"/>
          <w:sz w:val="24"/>
          <w:szCs w:val="24"/>
        </w:rPr>
        <w:t xml:space="preserve"> </w:t>
      </w:r>
      <w:r w:rsidRPr="002252A1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E451E">
        <w:rPr>
          <w:rFonts w:ascii="Times New Roman" w:hAnsi="Times New Roman" w:cs="Times New Roman"/>
          <w:sz w:val="24"/>
          <w:szCs w:val="24"/>
        </w:rPr>
        <w:t>.</w:t>
      </w:r>
    </w:p>
    <w:p w14:paraId="3A75F65D" w14:textId="3D288E88" w:rsid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15EE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724C62B1" w14:textId="5AEFBEC2" w:rsidR="00AB3751" w:rsidRDefault="00AB3751" w:rsidP="000E6BE9">
      <w:pPr>
        <w:ind w:firstLine="432"/>
        <w:rPr>
          <w:rFonts w:ascii="Times New Roman" w:hAnsi="Times New Roman" w:cs="Times New Roman"/>
          <w:sz w:val="24"/>
          <w:szCs w:val="24"/>
        </w:rPr>
      </w:pPr>
      <w:r w:rsidRPr="00AB3751"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4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28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>-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ipe</w:t>
      </w:r>
      <w:r w:rsidR="00EF3FFD">
        <w:rPr>
          <w:rFonts w:ascii="Times New Roman" w:hAnsi="Times New Roman" w:cs="Times New Roman"/>
          <w:sz w:val="24"/>
          <w:szCs w:val="24"/>
        </w:rPr>
        <w:t>rlu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EF3FFD">
        <w:rPr>
          <w:rFonts w:ascii="Times New Roman" w:hAnsi="Times New Roman" w:cs="Times New Roman"/>
          <w:sz w:val="24"/>
          <w:szCs w:val="24"/>
        </w:rPr>
        <w:t xml:space="preserve">, setup </w:t>
      </w:r>
      <w:proofErr w:type="spellStart"/>
      <w:r w:rsidR="00EF3FFD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3FFD">
        <w:rPr>
          <w:rFonts w:ascii="Times New Roman" w:hAnsi="Times New Roman" w:cs="Times New Roman"/>
          <w:i/>
          <w:iCs/>
          <w:sz w:val="24"/>
          <w:szCs w:val="24"/>
        </w:rPr>
        <w:t>Laravol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DBMS PostgreSQL</w:t>
      </w:r>
      <w:r w:rsidRPr="00AB3751">
        <w:rPr>
          <w:rFonts w:ascii="Times New Roman" w:hAnsi="Times New Roman" w:cs="Times New Roman"/>
          <w:sz w:val="24"/>
          <w:szCs w:val="24"/>
        </w:rPr>
        <w:t>.</w:t>
      </w:r>
    </w:p>
    <w:p w14:paraId="45211817" w14:textId="41FFD852" w:rsidR="00AB3751" w:rsidRDefault="00AB3751" w:rsidP="00AB3751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1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 w:rsidR="00675DD0">
        <w:rPr>
          <w:rFonts w:ascii="Times New Roman" w:hAnsi="Times New Roman" w:cs="Times New Roman"/>
          <w:sz w:val="24"/>
          <w:szCs w:val="24"/>
        </w:rPr>
        <w:t xml:space="preserve"> 4 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Locations,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ponse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JSO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Location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4E6FE18C" w14:textId="2DF242F7" w:rsidR="00675DD0" w:rsidRPr="00F21EF0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11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</w:t>
      </w:r>
      <w:r w:rsidR="00F21EF0">
        <w:rPr>
          <w:rFonts w:ascii="Times New Roman" w:hAnsi="Times New Roman" w:cs="Times New Roman"/>
          <w:sz w:val="24"/>
          <w:szCs w:val="24"/>
        </w:rPr>
        <w:t>ja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Routes Detail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4F2AEC">
        <w:rPr>
          <w:rFonts w:ascii="Times New Roman" w:hAnsi="Times New Roman" w:cs="Times New Roman"/>
          <w:sz w:val="24"/>
          <w:szCs w:val="24"/>
        </w:rPr>
        <w:t>MtMstCodeDetails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4F2AEC">
        <w:rPr>
          <w:rFonts w:ascii="Times New Roman" w:hAnsi="Times New Roman" w:cs="Times New Roman"/>
          <w:sz w:val="24"/>
          <w:szCs w:val="24"/>
        </w:rPr>
        <w:t>Update User Profile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149262AB" w14:textId="3EED3AB7" w:rsidR="00675DD0" w:rsidRPr="003A23AC" w:rsidRDefault="00675DD0" w:rsidP="00675DD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4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8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</w:t>
      </w:r>
      <w:r w:rsidR="003A23AC">
        <w:rPr>
          <w:rFonts w:ascii="Times New Roman" w:hAnsi="Times New Roman" w:cs="Times New Roman"/>
          <w:sz w:val="24"/>
          <w:szCs w:val="24"/>
        </w:rPr>
        <w:t>gerja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Postm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HTTP body</w:t>
      </w:r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4200769D" w14:textId="21687214" w:rsidR="00675DD0" w:rsidRPr="003A23AC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pekan</w:t>
      </w:r>
      <w:r w:rsidR="006C6E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6E4C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5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Postm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enah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Routes</w:t>
      </w:r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ontroller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Pallet Tracking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 xml:space="preserve">Order Details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Semantic Form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3A23AC">
        <w:rPr>
          <w:rFonts w:ascii="Times New Roman" w:hAnsi="Times New Roman" w:cs="Times New Roman"/>
          <w:sz w:val="24"/>
          <w:szCs w:val="24"/>
        </w:rPr>
        <w:t>dan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Route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03C3ED79" w14:textId="53348894" w:rsidR="006C6E4C" w:rsidRPr="00AB3751" w:rsidRDefault="006C6E4C" w:rsidP="006C6E4C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8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712D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“Report”,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filtering pada menu “Report”,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UI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menu “Routes”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dynamic row pada menu “Routes”.</w:t>
      </w:r>
    </w:p>
    <w:p w14:paraId="4B7D2157" w14:textId="372492C6" w:rsidR="00AF0A2B" w:rsidRDefault="00AF0A2B" w:rsidP="00AF0A2B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j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- 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A64A0F">
        <w:rPr>
          <w:rFonts w:ascii="Times New Roman" w:hAnsi="Times New Roman" w:cs="Times New Roman"/>
          <w:sz w:val="24"/>
          <w:szCs w:val="24"/>
        </w:rPr>
        <w:t xml:space="preserve">Cari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A64A0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 w:rsidRPr="00A64A0F">
        <w:rPr>
          <w:rFonts w:ascii="Times New Roman" w:hAnsi="Times New Roman" w:cs="Times New Roman"/>
          <w:i/>
          <w:iCs/>
          <w:sz w:val="24"/>
          <w:szCs w:val="24"/>
        </w:rPr>
        <w:t>Jquery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280EDA31" w14:textId="3E1437C1" w:rsidR="00AF0A2B" w:rsidRPr="003D3092" w:rsidRDefault="00AF0A2B" w:rsidP="00AF0A2B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2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E21A32">
        <w:rPr>
          <w:rFonts w:ascii="Times New Roman" w:hAnsi="Times New Roman" w:cs="Times New Roman"/>
          <w:sz w:val="24"/>
          <w:szCs w:val="24"/>
        </w:rPr>
        <w:t>erbaikan</w:t>
      </w:r>
      <w:proofErr w:type="spellEnd"/>
      <w:r w:rsidR="00E21A32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E21A32">
        <w:rPr>
          <w:rFonts w:ascii="Times New Roman" w:hAnsi="Times New Roman" w:cs="Times New Roman"/>
          <w:sz w:val="24"/>
          <w:szCs w:val="24"/>
        </w:rPr>
        <w:t>User Profile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r w:rsidR="003D3092" w:rsidRPr="003D3092">
        <w:rPr>
          <w:rFonts w:ascii="Times New Roman" w:hAnsi="Times New Roman" w:cs="Times New Roman"/>
          <w:i/>
          <w:iCs/>
          <w:sz w:val="24"/>
          <w:szCs w:val="24"/>
        </w:rPr>
        <w:t>Update Password</w:t>
      </w:r>
      <w:r w:rsidR="00E21A32" w:rsidRPr="003D309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02D10739" w14:textId="751A43EB" w:rsidR="00AF0A2B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setup dan </w:t>
      </w:r>
      <w:r w:rsidR="00501931" w:rsidRPr="00501931">
        <w:rPr>
          <w:rFonts w:ascii="Times New Roman" w:hAnsi="Times New Roman" w:cs="Times New Roman"/>
          <w:i/>
          <w:iCs/>
          <w:sz w:val="24"/>
          <w:szCs w:val="24"/>
        </w:rPr>
        <w:t>clone</w:t>
      </w:r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PANDU</w:t>
      </w:r>
      <w:r w:rsidR="0050193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501931">
        <w:rPr>
          <w:rFonts w:ascii="Times New Roman" w:hAnsi="Times New Roman" w:cs="Times New Roman"/>
          <w:sz w:val="24"/>
          <w:szCs w:val="24"/>
        </w:rPr>
        <w:t xml:space="preserve">Report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AWB SMU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</w:p>
    <w:p w14:paraId="63F7AD89" w14:textId="137F40E9" w:rsidR="003B3DDD" w:rsidRPr="00AB3751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6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38BE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9B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AWB SMU</w:t>
      </w:r>
    </w:p>
    <w:p w14:paraId="66D90A95" w14:textId="38AA851A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magang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diliburk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perusahaan</w:t>
      </w:r>
      <w:proofErr w:type="spellEnd"/>
    </w:p>
    <w:p w14:paraId="3429A315" w14:textId="1D43C3EE" w:rsidR="003B3DDD" w:rsidRPr="00AB3751" w:rsidRDefault="003B3DDD" w:rsidP="00B35CD3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5F72">
        <w:rPr>
          <w:rFonts w:ascii="Times New Roman" w:hAnsi="Times New Roman" w:cs="Times New Roman"/>
          <w:sz w:val="24"/>
          <w:szCs w:val="24"/>
        </w:rPr>
        <w:t>13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r w:rsidR="00B35CD3" w:rsidRPr="00AB3751">
        <w:rPr>
          <w:rFonts w:ascii="Times New Roman" w:hAnsi="Times New Roman" w:cs="Times New Roman"/>
          <w:sz w:val="24"/>
          <w:szCs w:val="24"/>
        </w:rPr>
        <w:t>202</w:t>
      </w:r>
      <w:r w:rsidR="00B35CD3"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U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ser </w:t>
      </w:r>
      <w:r w:rsidR="00B35CD3">
        <w:rPr>
          <w:rFonts w:ascii="Times New Roman" w:hAnsi="Times New Roman" w:cs="Times New Roman"/>
          <w:sz w:val="24"/>
          <w:szCs w:val="24"/>
        </w:rPr>
        <w:t>A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cceptance </w:t>
      </w:r>
      <w:r w:rsidR="00B35CD3">
        <w:rPr>
          <w:rFonts w:ascii="Times New Roman" w:hAnsi="Times New Roman" w:cs="Times New Roman"/>
          <w:sz w:val="24"/>
          <w:szCs w:val="24"/>
        </w:rPr>
        <w:t>T</w:t>
      </w:r>
      <w:r w:rsidR="00B35CD3" w:rsidRPr="00B35CD3">
        <w:rPr>
          <w:rFonts w:ascii="Times New Roman" w:hAnsi="Times New Roman" w:cs="Times New Roman"/>
          <w:sz w:val="24"/>
          <w:szCs w:val="24"/>
        </w:rPr>
        <w:t>esting</w:t>
      </w:r>
      <w:r w:rsidR="00B35CD3">
        <w:rPr>
          <w:rFonts w:ascii="Times New Roman" w:hAnsi="Times New Roman" w:cs="Times New Roman"/>
          <w:sz w:val="24"/>
          <w:szCs w:val="24"/>
        </w:rPr>
        <w:t xml:space="preserve"> (</w:t>
      </w:r>
      <w:r w:rsidR="00B35CD3" w:rsidRPr="00F22922">
        <w:rPr>
          <w:rFonts w:ascii="Times New Roman" w:hAnsi="Times New Roman" w:cs="Times New Roman"/>
          <w:i/>
          <w:iCs/>
          <w:sz w:val="24"/>
          <w:szCs w:val="24"/>
        </w:rPr>
        <w:t>UAT</w:t>
      </w:r>
      <w:r w:rsidR="00B35CD3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Logistics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KLOG</w:t>
      </w:r>
    </w:p>
    <w:p w14:paraId="7869AFBB" w14:textId="362CBC29" w:rsidR="00145F72" w:rsidRPr="00DC4E77" w:rsidRDefault="00145F72" w:rsidP="00145F72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6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0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</w:t>
      </w:r>
      <w:r w:rsidR="00DC4E77">
        <w:rPr>
          <w:rFonts w:ascii="Times New Roman" w:hAnsi="Times New Roman" w:cs="Times New Roman"/>
          <w:sz w:val="24"/>
          <w:szCs w:val="24"/>
        </w:rPr>
        <w:t>f</w:t>
      </w:r>
      <w:proofErr w:type="spellEnd"/>
      <w:r w:rsidR="00DC4E77">
        <w:rPr>
          <w:rFonts w:ascii="Times New Roman" w:hAnsi="Times New Roman" w:cs="Times New Roman"/>
          <w:sz w:val="24"/>
          <w:szCs w:val="24"/>
        </w:rPr>
        <w:t xml:space="preserve"> </w:t>
      </w:r>
      <w:r w:rsidR="00DC4E77" w:rsidRPr="00DC4E77">
        <w:rPr>
          <w:rFonts w:ascii="Times New Roman" w:hAnsi="Times New Roman" w:cs="Times New Roman"/>
          <w:i/>
          <w:iCs/>
          <w:sz w:val="24"/>
          <w:szCs w:val="24"/>
        </w:rPr>
        <w:t xml:space="preserve">Mapping </w:t>
      </w:r>
      <w:proofErr w:type="spellStart"/>
      <w:r w:rsidR="00DC4E77" w:rsidRPr="00DC4E77">
        <w:rPr>
          <w:rFonts w:ascii="Times New Roman" w:hAnsi="Times New Roman" w:cs="Times New Roman"/>
          <w:i/>
          <w:iCs/>
          <w:sz w:val="24"/>
          <w:szCs w:val="24"/>
        </w:rPr>
        <w:t>Masterdata</w:t>
      </w:r>
      <w:proofErr w:type="spellEnd"/>
    </w:p>
    <w:p w14:paraId="535D0F87" w14:textId="77777777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</w:p>
    <w:p w14:paraId="2C311702" w14:textId="2973884C" w:rsidR="00AB3751" w:rsidRPr="000E6BE9" w:rsidRDefault="003B3DDD" w:rsidP="000E6B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0C28E6" w14:textId="77777777" w:rsidR="00DC4E77" w:rsidRDefault="00AB3751" w:rsidP="00DC4E77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b w:val="0"/>
          <w:bCs/>
          <w:szCs w:val="24"/>
        </w:rPr>
      </w:pPr>
      <w:bookmarkStart w:id="742" w:name="_Toc125121019"/>
      <w:r>
        <w:rPr>
          <w:rFonts w:cs="Times New Roman"/>
          <w:szCs w:val="24"/>
        </w:rPr>
        <w:lastRenderedPageBreak/>
        <w:t xml:space="preserve">Hasil </w:t>
      </w:r>
      <w:proofErr w:type="spellStart"/>
      <w:r>
        <w:rPr>
          <w:rFonts w:cs="Times New Roman"/>
          <w:szCs w:val="24"/>
        </w:rPr>
        <w:t>Pelaksanaan</w:t>
      </w:r>
      <w:bookmarkEnd w:id="742"/>
      <w:proofErr w:type="spellEnd"/>
    </w:p>
    <w:p w14:paraId="34DA9E0B" w14:textId="055F5C55" w:rsidR="00753E24" w:rsidRPr="00DC4E77" w:rsidRDefault="00FB78E4" w:rsidP="00FB78E4">
      <w:pPr>
        <w:pStyle w:val="SubBabCustom1"/>
        <w:numPr>
          <w:ilvl w:val="2"/>
          <w:numId w:val="5"/>
        </w:numPr>
        <w:spacing w:line="360" w:lineRule="auto"/>
        <w:ind w:left="505" w:hanging="505"/>
        <w:rPr>
          <w:rFonts w:cs="Times New Roman"/>
          <w:b w:val="0"/>
          <w:bCs/>
          <w:szCs w:val="24"/>
        </w:rPr>
      </w:pPr>
      <w:bookmarkStart w:id="743" w:name="_Toc125121020"/>
      <w:r>
        <w:rPr>
          <w:rFonts w:cs="Times New Roman"/>
          <w:b w:val="0"/>
          <w:bCs/>
          <w:szCs w:val="24"/>
        </w:rPr>
        <w:t>KUMIS APP</w:t>
      </w:r>
      <w:bookmarkEnd w:id="743"/>
      <w:r w:rsidR="00753E24" w:rsidRPr="00DC4E77">
        <w:rPr>
          <w:rFonts w:cs="Times New Roman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44" w:name="_Toc91426406"/>
      <w:bookmarkStart w:id="745" w:name="_Toc93057691"/>
      <w:bookmarkStart w:id="746" w:name="_Toc125121021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747" w:name="_Toc91426407"/>
      <w:bookmarkEnd w:id="744"/>
      <w:bookmarkEnd w:id="745"/>
      <w:bookmarkEnd w:id="746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748" w:name="_Toc92965154"/>
      <w:bookmarkStart w:id="749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747"/>
      <w:bookmarkEnd w:id="748"/>
      <w:bookmarkEnd w:id="749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50" w:name="_Toc91426408"/>
      <w:bookmarkStart w:id="751" w:name="_Toc91426485"/>
      <w:bookmarkStart w:id="752" w:name="_Toc91426805"/>
      <w:bookmarkStart w:id="753" w:name="_Toc91426868"/>
      <w:bookmarkStart w:id="754" w:name="_Toc91426932"/>
      <w:bookmarkStart w:id="755" w:name="_Toc91427373"/>
      <w:bookmarkStart w:id="756" w:name="_Toc91427473"/>
      <w:bookmarkStart w:id="757" w:name="_Toc91574614"/>
      <w:bookmarkStart w:id="758" w:name="_Toc91574879"/>
      <w:bookmarkStart w:id="759" w:name="_Toc91947691"/>
      <w:bookmarkStart w:id="760" w:name="_Toc92103435"/>
      <w:bookmarkStart w:id="761" w:name="_Toc92138844"/>
      <w:bookmarkStart w:id="762" w:name="_Toc92740202"/>
      <w:bookmarkStart w:id="763" w:name="_Toc92740288"/>
      <w:bookmarkStart w:id="764" w:name="_Toc92740375"/>
      <w:bookmarkStart w:id="765" w:name="_Toc92740462"/>
      <w:bookmarkStart w:id="766" w:name="_Toc92776604"/>
      <w:bookmarkStart w:id="767" w:name="_Toc92873955"/>
      <w:bookmarkStart w:id="768" w:name="_Toc92874362"/>
      <w:bookmarkStart w:id="769" w:name="_Toc92874713"/>
      <w:bookmarkStart w:id="770" w:name="_Toc92921190"/>
      <w:bookmarkStart w:id="771" w:name="_Toc92921289"/>
      <w:bookmarkStart w:id="772" w:name="_Toc92958338"/>
      <w:bookmarkStart w:id="773" w:name="_Toc92963809"/>
      <w:bookmarkStart w:id="774" w:name="_Toc92965155"/>
      <w:bookmarkStart w:id="775" w:name="_Toc92966284"/>
      <w:bookmarkStart w:id="776" w:name="_Toc92999885"/>
      <w:bookmarkStart w:id="777" w:name="_Toc93003798"/>
      <w:bookmarkStart w:id="778" w:name="_Toc93004125"/>
      <w:bookmarkStart w:id="779" w:name="_Toc93046918"/>
      <w:bookmarkStart w:id="780" w:name="_Toc93047012"/>
      <w:bookmarkStart w:id="781" w:name="_Toc93057692"/>
      <w:bookmarkStart w:id="782" w:name="_Toc117378177"/>
      <w:bookmarkStart w:id="783" w:name="_Toc124150856"/>
      <w:bookmarkStart w:id="784" w:name="_Toc124168097"/>
      <w:bookmarkStart w:id="785" w:name="_Toc124173630"/>
      <w:bookmarkStart w:id="786" w:name="_Toc124175190"/>
      <w:bookmarkStart w:id="787" w:name="_Toc124410816"/>
      <w:bookmarkStart w:id="788" w:name="_Toc124762429"/>
      <w:bookmarkStart w:id="789" w:name="_Toc124762595"/>
      <w:bookmarkStart w:id="790" w:name="_Toc125121022"/>
      <w:bookmarkStart w:id="791" w:name="_Toc9142640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  <w:bookmarkEnd w:id="790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92" w:name="_Toc92921191"/>
      <w:bookmarkStart w:id="793" w:name="_Toc92921290"/>
      <w:bookmarkStart w:id="794" w:name="_Toc92958339"/>
      <w:bookmarkStart w:id="795" w:name="_Toc92963810"/>
      <w:bookmarkStart w:id="796" w:name="_Toc92965156"/>
      <w:bookmarkStart w:id="797" w:name="_Toc92966285"/>
      <w:bookmarkStart w:id="798" w:name="_Toc92999886"/>
      <w:bookmarkStart w:id="799" w:name="_Toc93003799"/>
      <w:bookmarkStart w:id="800" w:name="_Toc93004126"/>
      <w:bookmarkStart w:id="801" w:name="_Toc93046919"/>
      <w:bookmarkStart w:id="802" w:name="_Toc93047013"/>
      <w:bookmarkStart w:id="803" w:name="_Toc93057693"/>
      <w:bookmarkStart w:id="804" w:name="_Toc117378178"/>
      <w:bookmarkStart w:id="805" w:name="_Toc124150857"/>
      <w:bookmarkStart w:id="806" w:name="_Toc124168098"/>
      <w:bookmarkStart w:id="807" w:name="_Toc124173631"/>
      <w:bookmarkStart w:id="808" w:name="_Toc124175191"/>
      <w:bookmarkStart w:id="809" w:name="_Toc124410817"/>
      <w:bookmarkStart w:id="810" w:name="_Toc124762430"/>
      <w:bookmarkStart w:id="811" w:name="_Toc124762596"/>
      <w:bookmarkStart w:id="812" w:name="_Toc125121023"/>
      <w:bookmarkEnd w:id="792"/>
      <w:bookmarkEnd w:id="793"/>
      <w:bookmarkEnd w:id="794"/>
      <w:bookmarkEnd w:id="795"/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  <w:bookmarkEnd w:id="810"/>
      <w:bookmarkEnd w:id="811"/>
      <w:bookmarkEnd w:id="812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13" w:name="_Toc92921192"/>
      <w:bookmarkStart w:id="814" w:name="_Toc92921291"/>
      <w:bookmarkStart w:id="815" w:name="_Toc92958340"/>
      <w:bookmarkStart w:id="816" w:name="_Toc92963811"/>
      <w:bookmarkStart w:id="817" w:name="_Toc92965157"/>
      <w:bookmarkStart w:id="818" w:name="_Toc92966286"/>
      <w:bookmarkStart w:id="819" w:name="_Toc92999887"/>
      <w:bookmarkStart w:id="820" w:name="_Toc93003800"/>
      <w:bookmarkStart w:id="821" w:name="_Toc93004127"/>
      <w:bookmarkStart w:id="822" w:name="_Toc93046920"/>
      <w:bookmarkStart w:id="823" w:name="_Toc93047014"/>
      <w:bookmarkStart w:id="824" w:name="_Toc93057694"/>
      <w:bookmarkStart w:id="825" w:name="_Toc117378179"/>
      <w:bookmarkStart w:id="826" w:name="_Toc124150858"/>
      <w:bookmarkStart w:id="827" w:name="_Toc124168099"/>
      <w:bookmarkStart w:id="828" w:name="_Toc124173632"/>
      <w:bookmarkStart w:id="829" w:name="_Toc124175192"/>
      <w:bookmarkStart w:id="830" w:name="_Toc124410818"/>
      <w:bookmarkStart w:id="831" w:name="_Toc124762431"/>
      <w:bookmarkStart w:id="832" w:name="_Toc124762597"/>
      <w:bookmarkStart w:id="833" w:name="_Toc125121024"/>
      <w:bookmarkEnd w:id="813"/>
      <w:bookmarkEnd w:id="814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33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34" w:name="_Toc92921193"/>
      <w:bookmarkStart w:id="835" w:name="_Toc92921292"/>
      <w:bookmarkStart w:id="836" w:name="_Toc92958341"/>
      <w:bookmarkStart w:id="837" w:name="_Toc92963812"/>
      <w:bookmarkStart w:id="838" w:name="_Toc92965158"/>
      <w:bookmarkStart w:id="839" w:name="_Toc92966287"/>
      <w:bookmarkStart w:id="840" w:name="_Toc92999888"/>
      <w:bookmarkStart w:id="841" w:name="_Toc93003801"/>
      <w:bookmarkStart w:id="842" w:name="_Toc93004128"/>
      <w:bookmarkStart w:id="843" w:name="_Toc93046921"/>
      <w:bookmarkStart w:id="844" w:name="_Toc93047015"/>
      <w:bookmarkStart w:id="845" w:name="_Toc93057695"/>
      <w:bookmarkStart w:id="846" w:name="_Toc117378180"/>
      <w:bookmarkStart w:id="847" w:name="_Toc124150859"/>
      <w:bookmarkStart w:id="848" w:name="_Toc124168100"/>
      <w:bookmarkStart w:id="849" w:name="_Toc124173633"/>
      <w:bookmarkStart w:id="850" w:name="_Toc124175193"/>
      <w:bookmarkStart w:id="851" w:name="_Toc124410819"/>
      <w:bookmarkStart w:id="852" w:name="_Toc124762432"/>
      <w:bookmarkStart w:id="853" w:name="_Toc124762598"/>
      <w:bookmarkStart w:id="854" w:name="_Toc125121025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bookmarkEnd w:id="853"/>
      <w:bookmarkEnd w:id="854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55" w:name="_Toc93057696"/>
      <w:bookmarkStart w:id="856" w:name="_Toc125121026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791"/>
      <w:bookmarkEnd w:id="855"/>
      <w:bookmarkEnd w:id="856"/>
    </w:p>
    <w:p w14:paraId="007EF273" w14:textId="37EF79FE" w:rsidR="002431E4" w:rsidRDefault="00FB78E4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857" w:name="_Toc91427475"/>
      <w:bookmarkStart w:id="858" w:name="_Toc91574616"/>
      <w:bookmarkStart w:id="859" w:name="_Toc91574881"/>
      <w:bookmarkStart w:id="860" w:name="_Toc91947693"/>
      <w:bookmarkStart w:id="861" w:name="_Toc92103437"/>
      <w:bookmarkStart w:id="862" w:name="_Toc92138846"/>
      <w:bookmarkStart w:id="863" w:name="_Toc92740204"/>
      <w:bookmarkStart w:id="864" w:name="_Toc92740290"/>
      <w:bookmarkStart w:id="865" w:name="_Toc92740377"/>
      <w:bookmarkStart w:id="866" w:name="_Toc92740465"/>
      <w:bookmarkStart w:id="867" w:name="_Toc92776607"/>
      <w:bookmarkStart w:id="868" w:name="_Toc92873958"/>
      <w:bookmarkStart w:id="869" w:name="_Toc92874365"/>
      <w:bookmarkStart w:id="870" w:name="_Toc92874716"/>
      <w:bookmarkStart w:id="871" w:name="_Toc92921195"/>
      <w:bookmarkStart w:id="872" w:name="_Toc92921294"/>
      <w:bookmarkStart w:id="873" w:name="_Toc92958343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>;</w:t>
      </w:r>
    </w:p>
    <w:p w14:paraId="7927D24C" w14:textId="03BBB0F8" w:rsidR="00FB78E4" w:rsidRPr="00FB78E4" w:rsidRDefault="00FB78E4" w:rsidP="00FB78E4">
      <w:pPr>
        <w:pStyle w:val="ListParagraph"/>
        <w:numPr>
          <w:ilvl w:val="0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74" w:name="_Toc92963814"/>
      <w:bookmarkStart w:id="875" w:name="_Toc92965160"/>
      <w:bookmarkStart w:id="876" w:name="_Toc92966289"/>
      <w:bookmarkStart w:id="877" w:name="_Toc92999890"/>
      <w:bookmarkStart w:id="878" w:name="_Toc93003803"/>
      <w:bookmarkStart w:id="879" w:name="_Toc93004130"/>
      <w:bookmarkStart w:id="880" w:name="_Toc93046923"/>
      <w:bookmarkStart w:id="881" w:name="_Toc93047017"/>
      <w:bookmarkStart w:id="882" w:name="_Toc93057697"/>
      <w:bookmarkStart w:id="883" w:name="_Toc117378182"/>
      <w:bookmarkStart w:id="884" w:name="_Toc124150861"/>
      <w:bookmarkStart w:id="885" w:name="_Toc124168102"/>
      <w:bookmarkStart w:id="886" w:name="_Toc124173635"/>
      <w:bookmarkStart w:id="887" w:name="_Toc124175195"/>
      <w:bookmarkStart w:id="888" w:name="_Toc124410821"/>
      <w:bookmarkStart w:id="889" w:name="_Toc124762434"/>
      <w:bookmarkStart w:id="890" w:name="_Toc124762600"/>
      <w:bookmarkStart w:id="891" w:name="_Toc125121027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92" w:name="_Toc91427476"/>
      <w:bookmarkStart w:id="893" w:name="_Toc91574617"/>
      <w:bookmarkStart w:id="894" w:name="_Toc91574882"/>
      <w:bookmarkStart w:id="895" w:name="_Toc91947694"/>
      <w:bookmarkStart w:id="896" w:name="_Toc92103438"/>
      <w:bookmarkStart w:id="897" w:name="_Toc92138847"/>
      <w:bookmarkStart w:id="898" w:name="_Toc92740205"/>
      <w:bookmarkStart w:id="899" w:name="_Toc92740291"/>
      <w:bookmarkStart w:id="900" w:name="_Toc92740378"/>
      <w:bookmarkStart w:id="901" w:name="_Toc92740466"/>
      <w:bookmarkStart w:id="902" w:name="_Toc92776608"/>
      <w:bookmarkStart w:id="903" w:name="_Toc92873959"/>
      <w:bookmarkStart w:id="904" w:name="_Toc92874366"/>
      <w:bookmarkStart w:id="905" w:name="_Toc92874717"/>
      <w:bookmarkStart w:id="906" w:name="_Toc92921196"/>
      <w:bookmarkStart w:id="907" w:name="_Toc92921295"/>
      <w:bookmarkStart w:id="908" w:name="_Toc92958344"/>
      <w:bookmarkStart w:id="909" w:name="_Toc92963815"/>
      <w:bookmarkStart w:id="910" w:name="_Toc92965161"/>
      <w:bookmarkStart w:id="911" w:name="_Toc92966290"/>
      <w:bookmarkStart w:id="912" w:name="_Toc92999891"/>
      <w:bookmarkStart w:id="913" w:name="_Toc93003804"/>
      <w:bookmarkStart w:id="914" w:name="_Toc93004131"/>
      <w:bookmarkStart w:id="915" w:name="_Toc93046924"/>
      <w:bookmarkStart w:id="916" w:name="_Toc93047018"/>
      <w:bookmarkStart w:id="917" w:name="_Toc93057698"/>
      <w:bookmarkStart w:id="918" w:name="_Toc117378183"/>
      <w:bookmarkStart w:id="919" w:name="_Toc124150862"/>
      <w:bookmarkStart w:id="920" w:name="_Toc124168103"/>
      <w:bookmarkStart w:id="921" w:name="_Toc124173636"/>
      <w:bookmarkStart w:id="922" w:name="_Toc124175196"/>
      <w:bookmarkStart w:id="923" w:name="_Toc124410822"/>
      <w:bookmarkStart w:id="924" w:name="_Toc124762435"/>
      <w:bookmarkStart w:id="925" w:name="_Toc124762601"/>
      <w:bookmarkStart w:id="926" w:name="_Toc125121028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27" w:name="_Toc91427477"/>
      <w:bookmarkStart w:id="928" w:name="_Toc91574618"/>
      <w:bookmarkStart w:id="929" w:name="_Toc91574883"/>
      <w:bookmarkStart w:id="930" w:name="_Toc91947695"/>
      <w:bookmarkStart w:id="931" w:name="_Toc92103439"/>
      <w:bookmarkStart w:id="932" w:name="_Toc92138848"/>
      <w:bookmarkStart w:id="933" w:name="_Toc92740206"/>
      <w:bookmarkStart w:id="934" w:name="_Toc92740292"/>
      <w:bookmarkStart w:id="935" w:name="_Toc92740379"/>
      <w:bookmarkStart w:id="936" w:name="_Toc92740467"/>
      <w:bookmarkStart w:id="937" w:name="_Toc92776609"/>
      <w:bookmarkStart w:id="938" w:name="_Toc92873960"/>
      <w:bookmarkStart w:id="939" w:name="_Toc92874367"/>
      <w:bookmarkStart w:id="940" w:name="_Toc92874718"/>
      <w:bookmarkStart w:id="941" w:name="_Toc92921197"/>
      <w:bookmarkStart w:id="942" w:name="_Toc92921296"/>
      <w:bookmarkStart w:id="943" w:name="_Toc92958345"/>
      <w:bookmarkStart w:id="944" w:name="_Toc92963816"/>
      <w:bookmarkStart w:id="945" w:name="_Toc92965162"/>
      <w:bookmarkStart w:id="946" w:name="_Toc92966291"/>
      <w:bookmarkStart w:id="947" w:name="_Toc92999892"/>
      <w:bookmarkStart w:id="948" w:name="_Toc93003805"/>
      <w:bookmarkStart w:id="949" w:name="_Toc93004132"/>
      <w:bookmarkStart w:id="950" w:name="_Toc93046925"/>
      <w:bookmarkStart w:id="951" w:name="_Toc93047019"/>
      <w:bookmarkStart w:id="952" w:name="_Toc93057699"/>
      <w:bookmarkStart w:id="953" w:name="_Toc117378184"/>
      <w:bookmarkStart w:id="954" w:name="_Toc124150863"/>
      <w:bookmarkStart w:id="955" w:name="_Toc124168104"/>
      <w:bookmarkStart w:id="956" w:name="_Toc124173637"/>
      <w:bookmarkStart w:id="957" w:name="_Toc124175197"/>
      <w:bookmarkStart w:id="958" w:name="_Toc124410823"/>
      <w:bookmarkStart w:id="959" w:name="_Toc124762436"/>
      <w:bookmarkStart w:id="960" w:name="_Toc124762602"/>
      <w:bookmarkStart w:id="961" w:name="_Toc125121029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62" w:name="_Toc91427478"/>
      <w:bookmarkStart w:id="963" w:name="_Toc91574619"/>
      <w:bookmarkStart w:id="964" w:name="_Toc91574884"/>
      <w:bookmarkStart w:id="965" w:name="_Toc91947696"/>
      <w:bookmarkStart w:id="966" w:name="_Toc92103440"/>
      <w:bookmarkStart w:id="967" w:name="_Toc92138849"/>
      <w:bookmarkStart w:id="968" w:name="_Toc92740207"/>
      <w:bookmarkStart w:id="969" w:name="_Toc92740293"/>
      <w:bookmarkStart w:id="970" w:name="_Toc92740380"/>
      <w:bookmarkStart w:id="971" w:name="_Toc92740468"/>
      <w:bookmarkStart w:id="972" w:name="_Toc92776610"/>
      <w:bookmarkStart w:id="973" w:name="_Toc92873961"/>
      <w:bookmarkStart w:id="974" w:name="_Toc92874368"/>
      <w:bookmarkStart w:id="975" w:name="_Toc92874719"/>
      <w:bookmarkStart w:id="976" w:name="_Toc92921198"/>
      <w:bookmarkStart w:id="977" w:name="_Toc92921297"/>
      <w:bookmarkStart w:id="978" w:name="_Toc92958346"/>
      <w:bookmarkStart w:id="979" w:name="_Toc92963817"/>
      <w:bookmarkStart w:id="980" w:name="_Toc92965163"/>
      <w:bookmarkStart w:id="981" w:name="_Toc92966292"/>
      <w:bookmarkStart w:id="982" w:name="_Toc92999893"/>
      <w:bookmarkStart w:id="983" w:name="_Toc93003806"/>
      <w:bookmarkStart w:id="984" w:name="_Toc93004133"/>
      <w:bookmarkStart w:id="985" w:name="_Toc93046926"/>
      <w:bookmarkStart w:id="986" w:name="_Toc93047020"/>
      <w:bookmarkStart w:id="987" w:name="_Toc93057700"/>
      <w:bookmarkStart w:id="988" w:name="_Toc117378185"/>
      <w:bookmarkStart w:id="989" w:name="_Toc124150864"/>
      <w:bookmarkStart w:id="990" w:name="_Toc124168105"/>
      <w:bookmarkStart w:id="991" w:name="_Toc124173638"/>
      <w:bookmarkStart w:id="992" w:name="_Toc124175198"/>
      <w:bookmarkStart w:id="993" w:name="_Toc124410824"/>
      <w:bookmarkStart w:id="994" w:name="_Toc124762437"/>
      <w:bookmarkStart w:id="995" w:name="_Toc124762603"/>
      <w:bookmarkStart w:id="996" w:name="_Toc125121030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97" w:name="_Toc91427479"/>
      <w:bookmarkStart w:id="998" w:name="_Toc91574620"/>
      <w:bookmarkStart w:id="999" w:name="_Toc91574885"/>
      <w:bookmarkStart w:id="1000" w:name="_Toc91947697"/>
      <w:bookmarkStart w:id="1001" w:name="_Toc92103441"/>
      <w:bookmarkStart w:id="1002" w:name="_Toc92138850"/>
      <w:bookmarkStart w:id="1003" w:name="_Toc92740208"/>
      <w:bookmarkStart w:id="1004" w:name="_Toc92740294"/>
      <w:bookmarkStart w:id="1005" w:name="_Toc92740381"/>
      <w:bookmarkStart w:id="1006" w:name="_Toc92740469"/>
      <w:bookmarkStart w:id="1007" w:name="_Toc92776611"/>
      <w:bookmarkStart w:id="1008" w:name="_Toc92873962"/>
      <w:bookmarkStart w:id="1009" w:name="_Toc92874369"/>
      <w:bookmarkStart w:id="1010" w:name="_Toc92874720"/>
      <w:bookmarkStart w:id="1011" w:name="_Toc92921199"/>
      <w:bookmarkStart w:id="1012" w:name="_Toc92921298"/>
      <w:bookmarkStart w:id="1013" w:name="_Toc92958347"/>
      <w:bookmarkStart w:id="1014" w:name="_Toc92963818"/>
      <w:bookmarkStart w:id="1015" w:name="_Toc92965164"/>
      <w:bookmarkStart w:id="1016" w:name="_Toc92966293"/>
      <w:bookmarkStart w:id="1017" w:name="_Toc92999894"/>
      <w:bookmarkStart w:id="1018" w:name="_Toc93003807"/>
      <w:bookmarkStart w:id="1019" w:name="_Toc93004134"/>
      <w:bookmarkStart w:id="1020" w:name="_Toc93046927"/>
      <w:bookmarkStart w:id="1021" w:name="_Toc93047021"/>
      <w:bookmarkStart w:id="1022" w:name="_Toc93057701"/>
      <w:bookmarkStart w:id="1023" w:name="_Toc117378186"/>
      <w:bookmarkStart w:id="1024" w:name="_Toc124150865"/>
      <w:bookmarkStart w:id="1025" w:name="_Toc124168106"/>
      <w:bookmarkStart w:id="1026" w:name="_Toc124173639"/>
      <w:bookmarkStart w:id="1027" w:name="_Toc124175199"/>
      <w:bookmarkStart w:id="1028" w:name="_Toc124410825"/>
      <w:bookmarkStart w:id="1029" w:name="_Toc124762438"/>
      <w:bookmarkStart w:id="1030" w:name="_Toc124762604"/>
      <w:bookmarkStart w:id="1031" w:name="_Toc125121031"/>
      <w:bookmarkEnd w:id="997"/>
      <w:bookmarkEnd w:id="998"/>
      <w:bookmarkEnd w:id="999"/>
      <w:bookmarkEnd w:id="1000"/>
      <w:bookmarkEnd w:id="1001"/>
      <w:bookmarkEnd w:id="1002"/>
      <w:bookmarkEnd w:id="1003"/>
      <w:bookmarkEnd w:id="1004"/>
      <w:bookmarkEnd w:id="1005"/>
      <w:bookmarkEnd w:id="1006"/>
      <w:bookmarkEnd w:id="1007"/>
      <w:bookmarkEnd w:id="1008"/>
      <w:bookmarkEnd w:id="1009"/>
      <w:bookmarkEnd w:id="1010"/>
      <w:bookmarkEnd w:id="1011"/>
      <w:bookmarkEnd w:id="1012"/>
      <w:bookmarkEnd w:id="1013"/>
      <w:bookmarkEnd w:id="1014"/>
      <w:bookmarkEnd w:id="1015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  <w:bookmarkEnd w:id="1030"/>
      <w:bookmarkEnd w:id="1031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32" w:name="_Toc93057702"/>
      <w:bookmarkStart w:id="1033" w:name="_Toc12512103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1032"/>
      <w:bookmarkEnd w:id="1033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34" w:name="_Toc91426410"/>
      <w:bookmarkStart w:id="1035" w:name="_Toc93057703"/>
      <w:bookmarkStart w:id="1036" w:name="_Toc12512103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1034"/>
      <w:bookmarkEnd w:id="1035"/>
      <w:bookmarkEnd w:id="1036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37" w:name="_Toc91426411"/>
      <w:bookmarkStart w:id="1038" w:name="_Toc93057704"/>
      <w:bookmarkStart w:id="1039" w:name="_Toc125121034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1037"/>
      <w:bookmarkEnd w:id="1038"/>
      <w:bookmarkEnd w:id="1039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40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0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41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1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1042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2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43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3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1044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1044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45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1"/>
      <w:bookmarkEnd w:id="1045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F119FA" w14:textId="77777777" w:rsidR="0003106A" w:rsidRDefault="0003106A" w:rsidP="0053066D">
      <w:pPr>
        <w:spacing w:after="0" w:line="240" w:lineRule="auto"/>
      </w:pPr>
      <w:r>
        <w:separator/>
      </w:r>
    </w:p>
  </w:endnote>
  <w:endnote w:type="continuationSeparator" w:id="0">
    <w:p w14:paraId="02E920BB" w14:textId="77777777" w:rsidR="0003106A" w:rsidRDefault="0003106A" w:rsidP="0053066D">
      <w:pPr>
        <w:spacing w:after="0" w:line="240" w:lineRule="auto"/>
      </w:pPr>
      <w:r>
        <w:continuationSeparator/>
      </w:r>
    </w:p>
  </w:endnote>
  <w:endnote w:type="continuationNotice" w:id="1">
    <w:p w14:paraId="4B8ED13B" w14:textId="77777777" w:rsidR="0003106A" w:rsidRDefault="0003106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Yu Gothic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FD490D" w14:textId="77777777" w:rsidR="0003106A" w:rsidRDefault="0003106A" w:rsidP="0053066D">
      <w:pPr>
        <w:spacing w:after="0" w:line="240" w:lineRule="auto"/>
      </w:pPr>
      <w:r>
        <w:separator/>
      </w:r>
    </w:p>
  </w:footnote>
  <w:footnote w:type="continuationSeparator" w:id="0">
    <w:p w14:paraId="2DEC8335" w14:textId="77777777" w:rsidR="0003106A" w:rsidRDefault="0003106A" w:rsidP="0053066D">
      <w:pPr>
        <w:spacing w:after="0" w:line="240" w:lineRule="auto"/>
      </w:pPr>
      <w:r>
        <w:continuationSeparator/>
      </w:r>
    </w:p>
  </w:footnote>
  <w:footnote w:type="continuationNotice" w:id="1">
    <w:p w14:paraId="6F7D8C26" w14:textId="77777777" w:rsidR="0003106A" w:rsidRDefault="0003106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236BF"/>
    <w:multiLevelType w:val="hybridMultilevel"/>
    <w:tmpl w:val="08D8A864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1D52CEB"/>
    <w:multiLevelType w:val="multilevel"/>
    <w:tmpl w:val="ECA0421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245A5663"/>
    <w:multiLevelType w:val="multilevel"/>
    <w:tmpl w:val="BC6E4AE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33423340"/>
    <w:multiLevelType w:val="hybridMultilevel"/>
    <w:tmpl w:val="C1103F2A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341679B2"/>
    <w:multiLevelType w:val="hybridMultilevel"/>
    <w:tmpl w:val="F8F2FFE2"/>
    <w:lvl w:ilvl="0" w:tplc="3809000F">
      <w:start w:val="1"/>
      <w:numFmt w:val="decimal"/>
      <w:lvlText w:val="%1."/>
      <w:lvlJc w:val="left"/>
      <w:pPr>
        <w:ind w:left="7572" w:hanging="360"/>
      </w:pPr>
    </w:lvl>
    <w:lvl w:ilvl="1" w:tplc="38090019" w:tentative="1">
      <w:start w:val="1"/>
      <w:numFmt w:val="lowerLetter"/>
      <w:lvlText w:val="%2."/>
      <w:lvlJc w:val="left"/>
      <w:pPr>
        <w:ind w:left="8292" w:hanging="360"/>
      </w:pPr>
    </w:lvl>
    <w:lvl w:ilvl="2" w:tplc="3809001B" w:tentative="1">
      <w:start w:val="1"/>
      <w:numFmt w:val="lowerRoman"/>
      <w:lvlText w:val="%3."/>
      <w:lvlJc w:val="right"/>
      <w:pPr>
        <w:ind w:left="9012" w:hanging="180"/>
      </w:pPr>
    </w:lvl>
    <w:lvl w:ilvl="3" w:tplc="3809000F" w:tentative="1">
      <w:start w:val="1"/>
      <w:numFmt w:val="decimal"/>
      <w:lvlText w:val="%4."/>
      <w:lvlJc w:val="left"/>
      <w:pPr>
        <w:ind w:left="9732" w:hanging="360"/>
      </w:pPr>
    </w:lvl>
    <w:lvl w:ilvl="4" w:tplc="38090019" w:tentative="1">
      <w:start w:val="1"/>
      <w:numFmt w:val="lowerLetter"/>
      <w:lvlText w:val="%5."/>
      <w:lvlJc w:val="left"/>
      <w:pPr>
        <w:ind w:left="10452" w:hanging="360"/>
      </w:pPr>
    </w:lvl>
    <w:lvl w:ilvl="5" w:tplc="3809001B" w:tentative="1">
      <w:start w:val="1"/>
      <w:numFmt w:val="lowerRoman"/>
      <w:lvlText w:val="%6."/>
      <w:lvlJc w:val="right"/>
      <w:pPr>
        <w:ind w:left="11172" w:hanging="180"/>
      </w:pPr>
    </w:lvl>
    <w:lvl w:ilvl="6" w:tplc="3809000F" w:tentative="1">
      <w:start w:val="1"/>
      <w:numFmt w:val="decimal"/>
      <w:lvlText w:val="%7."/>
      <w:lvlJc w:val="left"/>
      <w:pPr>
        <w:ind w:left="11892" w:hanging="360"/>
      </w:pPr>
    </w:lvl>
    <w:lvl w:ilvl="7" w:tplc="38090019" w:tentative="1">
      <w:start w:val="1"/>
      <w:numFmt w:val="lowerLetter"/>
      <w:lvlText w:val="%8."/>
      <w:lvlJc w:val="left"/>
      <w:pPr>
        <w:ind w:left="12612" w:hanging="360"/>
      </w:pPr>
    </w:lvl>
    <w:lvl w:ilvl="8" w:tplc="3809001B" w:tentative="1">
      <w:start w:val="1"/>
      <w:numFmt w:val="lowerRoman"/>
      <w:lvlText w:val="%9."/>
      <w:lvlJc w:val="right"/>
      <w:pPr>
        <w:ind w:left="13332" w:hanging="180"/>
      </w:pPr>
    </w:lvl>
  </w:abstractNum>
  <w:abstractNum w:abstractNumId="8" w15:restartNumberingAfterBreak="0">
    <w:nsid w:val="39F938F8"/>
    <w:multiLevelType w:val="hybridMultilevel"/>
    <w:tmpl w:val="637AA5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4EF3AC4"/>
    <w:multiLevelType w:val="hybridMultilevel"/>
    <w:tmpl w:val="4EAA4A5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C9C4229"/>
    <w:multiLevelType w:val="hybridMultilevel"/>
    <w:tmpl w:val="A2DA0594"/>
    <w:lvl w:ilvl="0" w:tplc="51325724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5B5897"/>
    <w:multiLevelType w:val="hybridMultilevel"/>
    <w:tmpl w:val="B662523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AEA0CAA"/>
    <w:multiLevelType w:val="hybridMultilevel"/>
    <w:tmpl w:val="2F5C26C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FA3C66"/>
    <w:multiLevelType w:val="hybridMultilevel"/>
    <w:tmpl w:val="AD589F8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>
      <w:start w:val="1"/>
      <w:numFmt w:val="lowerRoman"/>
      <w:lvlText w:val="%3."/>
      <w:lvlJc w:val="right"/>
      <w:pPr>
        <w:ind w:left="2880" w:hanging="180"/>
      </w:pPr>
    </w:lvl>
    <w:lvl w:ilvl="3" w:tplc="3809000F">
      <w:start w:val="1"/>
      <w:numFmt w:val="decimal"/>
      <w:lvlText w:val="%4."/>
      <w:lvlJc w:val="left"/>
      <w:pPr>
        <w:ind w:left="3600" w:hanging="360"/>
      </w:pPr>
    </w:lvl>
    <w:lvl w:ilvl="4" w:tplc="38090019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D1B1897"/>
    <w:multiLevelType w:val="multilevel"/>
    <w:tmpl w:val="FB823EF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  <w:rPr>
        <w:b/>
        <w:bCs w:val="0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rFonts w:ascii="Times New Roman" w:hAnsi="Times New Roman" w:cs="Times New Roman" w:hint="default"/>
        <w:b/>
        <w:bCs/>
        <w:i w:val="0"/>
        <w:iCs w:val="0"/>
        <w:color w:val="auto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66911C42"/>
    <w:multiLevelType w:val="hybridMultilevel"/>
    <w:tmpl w:val="A9B61AE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3" w15:restartNumberingAfterBreak="0">
    <w:nsid w:val="71F1732E"/>
    <w:multiLevelType w:val="hybridMultilevel"/>
    <w:tmpl w:val="ED346920"/>
    <w:lvl w:ilvl="0" w:tplc="765E7DD8">
      <w:start w:val="1"/>
      <w:numFmt w:val="lowerLetter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291256"/>
    <w:multiLevelType w:val="hybridMultilevel"/>
    <w:tmpl w:val="37900D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1D0CE7"/>
    <w:multiLevelType w:val="hybridMultilevel"/>
    <w:tmpl w:val="3AA661D0"/>
    <w:lvl w:ilvl="0" w:tplc="3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6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7E671981"/>
    <w:multiLevelType w:val="hybridMultilevel"/>
    <w:tmpl w:val="EB5236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E1BB6"/>
    <w:multiLevelType w:val="hybridMultilevel"/>
    <w:tmpl w:val="8F3A424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31"/>
  </w:num>
  <w:num w:numId="2" w16cid:durableId="332492607">
    <w:abstractNumId w:val="27"/>
  </w:num>
  <w:num w:numId="3" w16cid:durableId="2001612581">
    <w:abstractNumId w:val="18"/>
  </w:num>
  <w:num w:numId="4" w16cid:durableId="2063282471">
    <w:abstractNumId w:val="26"/>
  </w:num>
  <w:num w:numId="5" w16cid:durableId="1805536948">
    <w:abstractNumId w:val="16"/>
  </w:num>
  <w:num w:numId="6" w16cid:durableId="590895272">
    <w:abstractNumId w:val="4"/>
  </w:num>
  <w:num w:numId="7" w16cid:durableId="646322990">
    <w:abstractNumId w:val="2"/>
  </w:num>
  <w:num w:numId="8" w16cid:durableId="268320633">
    <w:abstractNumId w:val="30"/>
  </w:num>
  <w:num w:numId="9" w16cid:durableId="982275548">
    <w:abstractNumId w:val="13"/>
  </w:num>
  <w:num w:numId="10" w16cid:durableId="225460776">
    <w:abstractNumId w:val="21"/>
  </w:num>
  <w:num w:numId="11" w16cid:durableId="378288670">
    <w:abstractNumId w:val="5"/>
  </w:num>
  <w:num w:numId="12" w16cid:durableId="576788009">
    <w:abstractNumId w:val="17"/>
  </w:num>
  <w:num w:numId="13" w16cid:durableId="1335298479">
    <w:abstractNumId w:val="3"/>
  </w:num>
  <w:num w:numId="14" w16cid:durableId="1184706433">
    <w:abstractNumId w:val="1"/>
  </w:num>
  <w:num w:numId="15" w16cid:durableId="1991128777">
    <w:abstractNumId w:val="20"/>
  </w:num>
  <w:num w:numId="16" w16cid:durableId="1538473364">
    <w:abstractNumId w:val="22"/>
  </w:num>
  <w:num w:numId="17" w16cid:durableId="2032022509">
    <w:abstractNumId w:val="10"/>
  </w:num>
  <w:num w:numId="18" w16cid:durableId="841772051">
    <w:abstractNumId w:val="15"/>
  </w:num>
  <w:num w:numId="19" w16cid:durableId="411899083">
    <w:abstractNumId w:val="28"/>
  </w:num>
  <w:num w:numId="20" w16cid:durableId="404185539">
    <w:abstractNumId w:val="9"/>
  </w:num>
  <w:num w:numId="21" w16cid:durableId="1124038196">
    <w:abstractNumId w:val="24"/>
  </w:num>
  <w:num w:numId="22" w16cid:durableId="107700439">
    <w:abstractNumId w:val="14"/>
  </w:num>
  <w:num w:numId="23" w16cid:durableId="748769577">
    <w:abstractNumId w:val="12"/>
  </w:num>
  <w:num w:numId="24" w16cid:durableId="77485254">
    <w:abstractNumId w:val="19"/>
  </w:num>
  <w:num w:numId="25" w16cid:durableId="1172262394">
    <w:abstractNumId w:val="7"/>
  </w:num>
  <w:num w:numId="26" w16cid:durableId="1167942782">
    <w:abstractNumId w:val="25"/>
  </w:num>
  <w:num w:numId="27" w16cid:durableId="696659121">
    <w:abstractNumId w:val="11"/>
  </w:num>
  <w:num w:numId="28" w16cid:durableId="1156191022">
    <w:abstractNumId w:val="29"/>
  </w:num>
  <w:num w:numId="29" w16cid:durableId="958487966">
    <w:abstractNumId w:val="8"/>
  </w:num>
  <w:num w:numId="30" w16cid:durableId="1327437394">
    <w:abstractNumId w:val="23"/>
  </w:num>
  <w:num w:numId="31" w16cid:durableId="916863114">
    <w:abstractNumId w:val="6"/>
  </w:num>
  <w:num w:numId="32" w16cid:durableId="122113659">
    <w:abstractNumId w:val="0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4A70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06A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62639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05D"/>
    <w:rsid w:val="000C6204"/>
    <w:rsid w:val="000C6463"/>
    <w:rsid w:val="000C7FFE"/>
    <w:rsid w:val="000D4FED"/>
    <w:rsid w:val="000D56CF"/>
    <w:rsid w:val="000D5975"/>
    <w:rsid w:val="000D5C83"/>
    <w:rsid w:val="000D75DD"/>
    <w:rsid w:val="000E2A30"/>
    <w:rsid w:val="000E3B4E"/>
    <w:rsid w:val="000E54AE"/>
    <w:rsid w:val="000E5ACA"/>
    <w:rsid w:val="000E6BE9"/>
    <w:rsid w:val="000F20BC"/>
    <w:rsid w:val="000F28C5"/>
    <w:rsid w:val="000F7E88"/>
    <w:rsid w:val="00101988"/>
    <w:rsid w:val="0010368A"/>
    <w:rsid w:val="001056D6"/>
    <w:rsid w:val="0010601D"/>
    <w:rsid w:val="00106E84"/>
    <w:rsid w:val="00110405"/>
    <w:rsid w:val="0011114D"/>
    <w:rsid w:val="001115EE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43E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2CFC"/>
    <w:rsid w:val="0014511A"/>
    <w:rsid w:val="001453BD"/>
    <w:rsid w:val="00145F72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3FE1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954"/>
    <w:rsid w:val="001B6BB1"/>
    <w:rsid w:val="001C3940"/>
    <w:rsid w:val="001C4369"/>
    <w:rsid w:val="001C560A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3E97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5646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2A1"/>
    <w:rsid w:val="002257E4"/>
    <w:rsid w:val="002273F9"/>
    <w:rsid w:val="002274D5"/>
    <w:rsid w:val="002276A3"/>
    <w:rsid w:val="00227880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0C2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6641E"/>
    <w:rsid w:val="002707F5"/>
    <w:rsid w:val="00271746"/>
    <w:rsid w:val="002728F3"/>
    <w:rsid w:val="0027414E"/>
    <w:rsid w:val="0027472D"/>
    <w:rsid w:val="00274A79"/>
    <w:rsid w:val="00276748"/>
    <w:rsid w:val="002828E2"/>
    <w:rsid w:val="00283129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1C3F"/>
    <w:rsid w:val="00293126"/>
    <w:rsid w:val="00295603"/>
    <w:rsid w:val="00295E53"/>
    <w:rsid w:val="00297E6E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131"/>
    <w:rsid w:val="002D5278"/>
    <w:rsid w:val="002D5D47"/>
    <w:rsid w:val="002D5DD6"/>
    <w:rsid w:val="002E1246"/>
    <w:rsid w:val="002E3278"/>
    <w:rsid w:val="002E3E9D"/>
    <w:rsid w:val="002E6397"/>
    <w:rsid w:val="002E7F9D"/>
    <w:rsid w:val="002F1DA0"/>
    <w:rsid w:val="002F3758"/>
    <w:rsid w:val="002F58FC"/>
    <w:rsid w:val="00301C4C"/>
    <w:rsid w:val="00301C75"/>
    <w:rsid w:val="003020BA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3AC"/>
    <w:rsid w:val="003A249A"/>
    <w:rsid w:val="003A69D7"/>
    <w:rsid w:val="003B03E6"/>
    <w:rsid w:val="003B169B"/>
    <w:rsid w:val="003B37BD"/>
    <w:rsid w:val="003B3C60"/>
    <w:rsid w:val="003B3DDD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092"/>
    <w:rsid w:val="003D3892"/>
    <w:rsid w:val="003D3F6F"/>
    <w:rsid w:val="003D47F6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2B98"/>
    <w:rsid w:val="003F4332"/>
    <w:rsid w:val="003F489C"/>
    <w:rsid w:val="0040010E"/>
    <w:rsid w:val="00402A99"/>
    <w:rsid w:val="00403E68"/>
    <w:rsid w:val="00404463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1A38"/>
    <w:rsid w:val="00462352"/>
    <w:rsid w:val="00464E34"/>
    <w:rsid w:val="00467F62"/>
    <w:rsid w:val="00472AF3"/>
    <w:rsid w:val="00472D61"/>
    <w:rsid w:val="00474DC4"/>
    <w:rsid w:val="00480571"/>
    <w:rsid w:val="00480957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1E"/>
    <w:rsid w:val="004E4537"/>
    <w:rsid w:val="004E4930"/>
    <w:rsid w:val="004E5205"/>
    <w:rsid w:val="004E5AE6"/>
    <w:rsid w:val="004E66AD"/>
    <w:rsid w:val="004E7269"/>
    <w:rsid w:val="004F1E3D"/>
    <w:rsid w:val="004F2AEC"/>
    <w:rsid w:val="004F2C68"/>
    <w:rsid w:val="004F4EED"/>
    <w:rsid w:val="004F6692"/>
    <w:rsid w:val="004F6940"/>
    <w:rsid w:val="004F7B63"/>
    <w:rsid w:val="00500D4D"/>
    <w:rsid w:val="00501931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3403D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56182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0A7C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254E"/>
    <w:rsid w:val="005B3136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945"/>
    <w:rsid w:val="00620B3C"/>
    <w:rsid w:val="00620EA5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4AD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5DD0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127"/>
    <w:rsid w:val="006A4C2E"/>
    <w:rsid w:val="006A726C"/>
    <w:rsid w:val="006A73CD"/>
    <w:rsid w:val="006A79AF"/>
    <w:rsid w:val="006B13BD"/>
    <w:rsid w:val="006B2354"/>
    <w:rsid w:val="006B3266"/>
    <w:rsid w:val="006B46E9"/>
    <w:rsid w:val="006B5A11"/>
    <w:rsid w:val="006B6B6C"/>
    <w:rsid w:val="006B6B6F"/>
    <w:rsid w:val="006B6BC8"/>
    <w:rsid w:val="006C2621"/>
    <w:rsid w:val="006C3A56"/>
    <w:rsid w:val="006C4CCE"/>
    <w:rsid w:val="006C6660"/>
    <w:rsid w:val="006C6E4C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6C0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3F86"/>
    <w:rsid w:val="007941F6"/>
    <w:rsid w:val="00795816"/>
    <w:rsid w:val="00795C11"/>
    <w:rsid w:val="00796007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2AD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D6AFF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2CCB"/>
    <w:rsid w:val="00823012"/>
    <w:rsid w:val="00823A06"/>
    <w:rsid w:val="0082496E"/>
    <w:rsid w:val="00827E14"/>
    <w:rsid w:val="00832415"/>
    <w:rsid w:val="00833856"/>
    <w:rsid w:val="00834CC9"/>
    <w:rsid w:val="008377F3"/>
    <w:rsid w:val="008428A0"/>
    <w:rsid w:val="00844D5B"/>
    <w:rsid w:val="00847E7A"/>
    <w:rsid w:val="00850072"/>
    <w:rsid w:val="00851009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0BA"/>
    <w:rsid w:val="008B3669"/>
    <w:rsid w:val="008C22D0"/>
    <w:rsid w:val="008C3405"/>
    <w:rsid w:val="008C356E"/>
    <w:rsid w:val="008C46E9"/>
    <w:rsid w:val="008C5FB6"/>
    <w:rsid w:val="008D5231"/>
    <w:rsid w:val="008D5C2F"/>
    <w:rsid w:val="008E03C5"/>
    <w:rsid w:val="008E2AC3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623A"/>
    <w:rsid w:val="00917827"/>
    <w:rsid w:val="009211F6"/>
    <w:rsid w:val="00924231"/>
    <w:rsid w:val="00924A5C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9D4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1B6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A4F60"/>
    <w:rsid w:val="009B20B8"/>
    <w:rsid w:val="009B241D"/>
    <w:rsid w:val="009B38BE"/>
    <w:rsid w:val="009B49D6"/>
    <w:rsid w:val="009B55D8"/>
    <w:rsid w:val="009C4736"/>
    <w:rsid w:val="009C575E"/>
    <w:rsid w:val="009C59E5"/>
    <w:rsid w:val="009C5A07"/>
    <w:rsid w:val="009C6E41"/>
    <w:rsid w:val="009D10EC"/>
    <w:rsid w:val="009D2786"/>
    <w:rsid w:val="009D2AEE"/>
    <w:rsid w:val="009D2DCC"/>
    <w:rsid w:val="009D39AA"/>
    <w:rsid w:val="009D56C3"/>
    <w:rsid w:val="009D7F8F"/>
    <w:rsid w:val="009E3171"/>
    <w:rsid w:val="009E37EA"/>
    <w:rsid w:val="009E57C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636"/>
    <w:rsid w:val="00A10F7D"/>
    <w:rsid w:val="00A1141E"/>
    <w:rsid w:val="00A12A7D"/>
    <w:rsid w:val="00A12E5E"/>
    <w:rsid w:val="00A163D9"/>
    <w:rsid w:val="00A1692D"/>
    <w:rsid w:val="00A1794F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788"/>
    <w:rsid w:val="00A46AB7"/>
    <w:rsid w:val="00A4712D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5A2"/>
    <w:rsid w:val="00A61D28"/>
    <w:rsid w:val="00A640A8"/>
    <w:rsid w:val="00A64A0F"/>
    <w:rsid w:val="00A66F1A"/>
    <w:rsid w:val="00A674F5"/>
    <w:rsid w:val="00A7135C"/>
    <w:rsid w:val="00A73645"/>
    <w:rsid w:val="00A7384F"/>
    <w:rsid w:val="00A73ACC"/>
    <w:rsid w:val="00A742F8"/>
    <w:rsid w:val="00A76693"/>
    <w:rsid w:val="00A76D57"/>
    <w:rsid w:val="00A770B8"/>
    <w:rsid w:val="00A81F9D"/>
    <w:rsid w:val="00A856E4"/>
    <w:rsid w:val="00A862D6"/>
    <w:rsid w:val="00A86A06"/>
    <w:rsid w:val="00A905DD"/>
    <w:rsid w:val="00A91797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3751"/>
    <w:rsid w:val="00AB4B9A"/>
    <w:rsid w:val="00AB59FC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0A2B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CD3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1308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27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4F87"/>
    <w:rsid w:val="00BF6EE3"/>
    <w:rsid w:val="00BF7193"/>
    <w:rsid w:val="00BF7CE0"/>
    <w:rsid w:val="00BF7D25"/>
    <w:rsid w:val="00C006E7"/>
    <w:rsid w:val="00C024D5"/>
    <w:rsid w:val="00C03CB1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3789A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BD0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0BC"/>
    <w:rsid w:val="00C75CA1"/>
    <w:rsid w:val="00C7677F"/>
    <w:rsid w:val="00C76AA4"/>
    <w:rsid w:val="00C776EA"/>
    <w:rsid w:val="00C776F3"/>
    <w:rsid w:val="00C801BB"/>
    <w:rsid w:val="00C802B6"/>
    <w:rsid w:val="00C8149C"/>
    <w:rsid w:val="00C82D42"/>
    <w:rsid w:val="00C84B85"/>
    <w:rsid w:val="00C90A03"/>
    <w:rsid w:val="00C9106A"/>
    <w:rsid w:val="00C919AD"/>
    <w:rsid w:val="00C92556"/>
    <w:rsid w:val="00C9334D"/>
    <w:rsid w:val="00C939BB"/>
    <w:rsid w:val="00C9417E"/>
    <w:rsid w:val="00C94948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D74CC"/>
    <w:rsid w:val="00CE1668"/>
    <w:rsid w:val="00CE371E"/>
    <w:rsid w:val="00CE6D47"/>
    <w:rsid w:val="00CF077A"/>
    <w:rsid w:val="00CF2008"/>
    <w:rsid w:val="00CF20D3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443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35B74"/>
    <w:rsid w:val="00D40229"/>
    <w:rsid w:val="00D410CF"/>
    <w:rsid w:val="00D41622"/>
    <w:rsid w:val="00D451CE"/>
    <w:rsid w:val="00D45447"/>
    <w:rsid w:val="00D5095C"/>
    <w:rsid w:val="00D55BE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999"/>
    <w:rsid w:val="00D96EE8"/>
    <w:rsid w:val="00DA095F"/>
    <w:rsid w:val="00DA272C"/>
    <w:rsid w:val="00DA29E4"/>
    <w:rsid w:val="00DA4370"/>
    <w:rsid w:val="00DA604D"/>
    <w:rsid w:val="00DA74C8"/>
    <w:rsid w:val="00DA7DB7"/>
    <w:rsid w:val="00DB2822"/>
    <w:rsid w:val="00DB2FA3"/>
    <w:rsid w:val="00DB33B2"/>
    <w:rsid w:val="00DB40C0"/>
    <w:rsid w:val="00DB5DAA"/>
    <w:rsid w:val="00DB67D0"/>
    <w:rsid w:val="00DC119C"/>
    <w:rsid w:val="00DC1B28"/>
    <w:rsid w:val="00DC2216"/>
    <w:rsid w:val="00DC2598"/>
    <w:rsid w:val="00DC4A50"/>
    <w:rsid w:val="00DC4E77"/>
    <w:rsid w:val="00DC7A86"/>
    <w:rsid w:val="00DD077B"/>
    <w:rsid w:val="00DD1B33"/>
    <w:rsid w:val="00DD50E3"/>
    <w:rsid w:val="00DD53DF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72"/>
    <w:rsid w:val="00E048E7"/>
    <w:rsid w:val="00E04DE0"/>
    <w:rsid w:val="00E05003"/>
    <w:rsid w:val="00E05FF9"/>
    <w:rsid w:val="00E12AD1"/>
    <w:rsid w:val="00E138AA"/>
    <w:rsid w:val="00E13AC8"/>
    <w:rsid w:val="00E15DDA"/>
    <w:rsid w:val="00E21A32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3D4F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013B"/>
    <w:rsid w:val="00E82FBE"/>
    <w:rsid w:val="00E83A09"/>
    <w:rsid w:val="00E85680"/>
    <w:rsid w:val="00E87423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0A60"/>
    <w:rsid w:val="00ED118C"/>
    <w:rsid w:val="00ED1B2D"/>
    <w:rsid w:val="00ED253F"/>
    <w:rsid w:val="00ED2589"/>
    <w:rsid w:val="00ED3AFE"/>
    <w:rsid w:val="00ED575E"/>
    <w:rsid w:val="00ED5A72"/>
    <w:rsid w:val="00ED5D8F"/>
    <w:rsid w:val="00ED691B"/>
    <w:rsid w:val="00ED6CB8"/>
    <w:rsid w:val="00ED748D"/>
    <w:rsid w:val="00ED7778"/>
    <w:rsid w:val="00EE1D6E"/>
    <w:rsid w:val="00EE2361"/>
    <w:rsid w:val="00EE317B"/>
    <w:rsid w:val="00EE58A1"/>
    <w:rsid w:val="00EE660D"/>
    <w:rsid w:val="00EF02F4"/>
    <w:rsid w:val="00EF2823"/>
    <w:rsid w:val="00EF2B95"/>
    <w:rsid w:val="00EF3FFD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1EF0"/>
    <w:rsid w:val="00F22267"/>
    <w:rsid w:val="00F22436"/>
    <w:rsid w:val="00F22922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134C"/>
    <w:rsid w:val="00F72538"/>
    <w:rsid w:val="00F7316E"/>
    <w:rsid w:val="00F7355A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191D"/>
    <w:rsid w:val="00FA47F0"/>
    <w:rsid w:val="00FA71E7"/>
    <w:rsid w:val="00FB0376"/>
    <w:rsid w:val="00FB109D"/>
    <w:rsid w:val="00FB34FB"/>
    <w:rsid w:val="00FB3D64"/>
    <w:rsid w:val="00FB78E4"/>
    <w:rsid w:val="00FC052C"/>
    <w:rsid w:val="00FC09CD"/>
    <w:rsid w:val="00FC164A"/>
    <w:rsid w:val="00FC2351"/>
    <w:rsid w:val="00FC2EA8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  <w:style w:type="paragraph" w:customStyle="1" w:styleId="SubBabCustom1">
    <w:name w:val="SubBabCustom1"/>
    <w:basedOn w:val="Heading2"/>
    <w:link w:val="SubBabCustom1Char"/>
    <w:qFormat/>
    <w:rsid w:val="00215646"/>
    <w:rPr>
      <w:rFonts w:ascii="Times New Roman" w:hAnsi="Times New Roman"/>
      <w:b/>
      <w:color w:val="auto"/>
      <w:sz w:val="24"/>
    </w:rPr>
  </w:style>
  <w:style w:type="character" w:customStyle="1" w:styleId="SubBabCustom1Char">
    <w:name w:val="SubBabCustom1 Char"/>
    <w:basedOn w:val="Heading2Char"/>
    <w:link w:val="SubBabCustom1"/>
    <w:rsid w:val="00215646"/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54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75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51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80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7.jp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4</Pages>
  <Words>4020</Words>
  <Characters>22915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1-04T10:14:00Z</dcterms:created>
  <dcterms:modified xsi:type="dcterms:W3CDTF">2023-01-25T07:10:00Z</dcterms:modified>
</cp:coreProperties>
</file>